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7D904" w14:textId="66E0D138" w:rsidR="00BD4131" w:rsidRDefault="00BD4131"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rget Journal: Fisheries Research</w:t>
      </w:r>
    </w:p>
    <w:p w14:paraId="394D4346" w14:textId="77777777" w:rsidR="00BD4131" w:rsidRDefault="00BD4131" w:rsidP="002F65D8">
      <w:pPr>
        <w:spacing w:after="0" w:line="240" w:lineRule="auto"/>
        <w:jc w:val="both"/>
        <w:rPr>
          <w:rFonts w:ascii="Times New Roman" w:hAnsi="Times New Roman" w:cs="Times New Roman"/>
          <w:sz w:val="24"/>
          <w:szCs w:val="24"/>
        </w:rPr>
      </w:pPr>
    </w:p>
    <w:p w14:paraId="641A9F95" w14:textId="67BF9B00" w:rsidR="0091647B" w:rsidRPr="005F03EE" w:rsidRDefault="00FD3C2D" w:rsidP="002F65D8">
      <w:pPr>
        <w:spacing w:after="0" w:line="240" w:lineRule="auto"/>
        <w:jc w:val="both"/>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proofErr w:type="spellStart"/>
      <w:r w:rsidR="005C171A" w:rsidRPr="005F03EE">
        <w:rPr>
          <w:rFonts w:ascii="Times New Roman" w:hAnsi="Times New Roman" w:cs="Times New Roman"/>
          <w:b/>
          <w:bCs/>
          <w:i/>
          <w:sz w:val="24"/>
          <w:szCs w:val="24"/>
        </w:rPr>
        <w:t>Pandalus</w:t>
      </w:r>
      <w:proofErr w:type="spellEnd"/>
      <w:r w:rsidR="005C171A" w:rsidRPr="005F03EE">
        <w:rPr>
          <w:rFonts w:ascii="Times New Roman" w:hAnsi="Times New Roman" w:cs="Times New Roman"/>
          <w:b/>
          <w:bCs/>
          <w:i/>
          <w:sz w:val="24"/>
          <w:szCs w:val="24"/>
        </w:rPr>
        <w:t xml:space="preserve"> </w:t>
      </w:r>
      <w:proofErr w:type="spellStart"/>
      <w:r w:rsidR="005C171A" w:rsidRPr="005F03EE">
        <w:rPr>
          <w:rFonts w:ascii="Times New Roman" w:hAnsi="Times New Roman" w:cs="Times New Roman"/>
          <w:b/>
          <w:bCs/>
          <w:i/>
          <w:sz w:val="24"/>
          <w:szCs w:val="24"/>
        </w:rPr>
        <w:t>jordani</w:t>
      </w:r>
      <w:proofErr w:type="spellEnd"/>
      <w:r w:rsidR="005C171A" w:rsidRPr="005F03EE">
        <w:rPr>
          <w:rFonts w:ascii="Times New Roman" w:hAnsi="Times New Roman" w:cs="Times New Roman"/>
          <w:b/>
          <w:bCs/>
          <w:sz w:val="24"/>
          <w:szCs w:val="24"/>
        </w:rPr>
        <w:t>) fishery</w:t>
      </w:r>
    </w:p>
    <w:p w14:paraId="6C68F815" w14:textId="77777777" w:rsidR="001E0E4E" w:rsidRPr="0091647B" w:rsidRDefault="001E0E4E" w:rsidP="002F65D8">
      <w:pPr>
        <w:spacing w:after="0" w:line="240" w:lineRule="auto"/>
        <w:jc w:val="both"/>
        <w:rPr>
          <w:rFonts w:ascii="Times New Roman" w:hAnsi="Times New Roman" w:cs="Times New Roman"/>
          <w:sz w:val="24"/>
          <w:szCs w:val="24"/>
        </w:rPr>
      </w:pPr>
    </w:p>
    <w:p w14:paraId="12023F7C" w14:textId="36429E3A" w:rsidR="0091647B" w:rsidRPr="005F03EE" w:rsidRDefault="0091647B" w:rsidP="005F03EE">
      <w:pPr>
        <w:spacing w:after="0" w:line="240" w:lineRule="auto"/>
        <w:jc w:val="center"/>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xml:space="preserve">, André E. </w:t>
      </w:r>
      <w:proofErr w:type="spellStart"/>
      <w:r w:rsidRPr="005F03EE">
        <w:rPr>
          <w:rFonts w:ascii="Times New Roman" w:hAnsi="Times New Roman" w:cs="Times New Roman"/>
          <w:b/>
          <w:bCs/>
          <w:sz w:val="24"/>
          <w:szCs w:val="24"/>
        </w:rPr>
        <w:t>Punt</w:t>
      </w:r>
      <w:r w:rsidR="008B0F50" w:rsidRPr="005F03EE">
        <w:rPr>
          <w:rFonts w:ascii="Times New Roman" w:hAnsi="Times New Roman" w:cs="Times New Roman"/>
          <w:b/>
          <w:bCs/>
          <w:sz w:val="24"/>
          <w:szCs w:val="24"/>
          <w:vertAlign w:val="superscript"/>
        </w:rPr>
        <w:t>c</w:t>
      </w:r>
      <w:proofErr w:type="spellEnd"/>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2F65D8">
      <w:pPr>
        <w:spacing w:after="0" w:line="240" w:lineRule="auto"/>
        <w:jc w:val="both"/>
        <w:rPr>
          <w:rFonts w:ascii="Times New Roman" w:hAnsi="Times New Roman" w:cs="Times New Roman"/>
          <w:sz w:val="24"/>
          <w:szCs w:val="24"/>
          <w:vertAlign w:val="superscript"/>
        </w:rPr>
      </w:pPr>
    </w:p>
    <w:p w14:paraId="66385393" w14:textId="77777777" w:rsidR="0091647B" w:rsidRPr="005F03EE" w:rsidRDefault="005C1025" w:rsidP="005F03EE">
      <w:pPr>
        <w:spacing w:after="0" w:line="240" w:lineRule="auto"/>
        <w:ind w:left="144" w:hanging="144"/>
        <w:jc w:val="both"/>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5F03EE">
      <w:pPr>
        <w:spacing w:after="0" w:line="240" w:lineRule="auto"/>
        <w:ind w:left="144" w:hanging="144"/>
        <w:jc w:val="both"/>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5F03EE">
      <w:pPr>
        <w:spacing w:after="0" w:line="240" w:lineRule="auto"/>
        <w:ind w:left="144" w:hanging="144"/>
        <w:jc w:val="both"/>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5F03EE">
      <w:pPr>
        <w:spacing w:after="0" w:line="240" w:lineRule="auto"/>
        <w:ind w:left="144" w:hanging="144"/>
        <w:jc w:val="both"/>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0A083683" w14:textId="77777777" w:rsidR="0091647B" w:rsidRDefault="0091647B" w:rsidP="002F65D8">
      <w:pPr>
        <w:spacing w:after="0" w:line="240" w:lineRule="auto"/>
        <w:jc w:val="both"/>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81FE86C" w14:textId="77777777" w:rsidR="0091647B" w:rsidRDefault="0091647B" w:rsidP="002F65D8">
      <w:pPr>
        <w:spacing w:after="0" w:line="240" w:lineRule="auto"/>
        <w:jc w:val="both"/>
        <w:rPr>
          <w:rFonts w:ascii="Times New Roman" w:hAnsi="Times New Roman" w:cs="Times New Roman"/>
          <w:sz w:val="24"/>
          <w:szCs w:val="24"/>
        </w:rPr>
      </w:pPr>
    </w:p>
    <w:p w14:paraId="7B247735" w14:textId="77777777" w:rsidR="0091647B" w:rsidRPr="0091647B" w:rsidRDefault="0091647B" w:rsidP="002F65D8">
      <w:pPr>
        <w:spacing w:after="0" w:line="240" w:lineRule="auto"/>
        <w:jc w:val="both"/>
        <w:rPr>
          <w:rFonts w:ascii="Times New Roman" w:hAnsi="Times New Roman" w:cs="Times New Roman"/>
          <w:sz w:val="24"/>
          <w:szCs w:val="24"/>
          <w:u w:val="single"/>
        </w:rPr>
      </w:pPr>
      <w:r w:rsidRPr="0091647B">
        <w:rPr>
          <w:rFonts w:ascii="Times New Roman" w:hAnsi="Times New Roman" w:cs="Times New Roman"/>
          <w:sz w:val="24"/>
          <w:szCs w:val="24"/>
          <w:u w:val="single"/>
        </w:rPr>
        <w:t>Highlights</w:t>
      </w:r>
    </w:p>
    <w:p w14:paraId="40FE35BF" w14:textId="7CF227F7" w:rsidR="0091647B" w:rsidRDefault="0091647B"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3-5 bullet points, </w:t>
      </w:r>
      <w:r w:rsidRPr="00532481">
        <w:rPr>
          <w:rFonts w:ascii="Times New Roman" w:hAnsi="Times New Roman" w:cs="Times New Roman"/>
          <w:sz w:val="24"/>
          <w:szCs w:val="24"/>
          <w:highlight w:val="yellow"/>
        </w:rPr>
        <w:t>85 characters, including spaces</w:t>
      </w:r>
      <w:r>
        <w:rPr>
          <w:rFonts w:ascii="Times New Roman" w:hAnsi="Times New Roman" w:cs="Times New Roman"/>
          <w:sz w:val="24"/>
          <w:szCs w:val="24"/>
        </w:rPr>
        <w:t>, per bullet point</w:t>
      </w:r>
    </w:p>
    <w:p w14:paraId="2EBB4BDF" w14:textId="378995CE" w:rsidR="00121415" w:rsidRDefault="0097008B" w:rsidP="002F65D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e develop</w:t>
      </w:r>
      <w:r w:rsidR="00862C1B">
        <w:rPr>
          <w:rFonts w:ascii="Times New Roman" w:hAnsi="Times New Roman" w:cs="Times New Roman"/>
          <w:sz w:val="24"/>
          <w:szCs w:val="24"/>
        </w:rPr>
        <w:t>ed</w:t>
      </w:r>
      <w:r>
        <w:rPr>
          <w:rFonts w:ascii="Times New Roman" w:hAnsi="Times New Roman" w:cs="Times New Roman"/>
          <w:sz w:val="24"/>
          <w:szCs w:val="24"/>
        </w:rPr>
        <w:t xml:space="preserve"> a</w:t>
      </w:r>
      <w:r w:rsidR="00121415">
        <w:rPr>
          <w:rFonts w:ascii="Times New Roman" w:hAnsi="Times New Roman" w:cs="Times New Roman"/>
          <w:sz w:val="24"/>
          <w:szCs w:val="24"/>
        </w:rPr>
        <w:t xml:space="preserve"> </w:t>
      </w:r>
      <w:r w:rsidR="00532481">
        <w:rPr>
          <w:rFonts w:ascii="Times New Roman" w:hAnsi="Times New Roman" w:cs="Times New Roman"/>
          <w:sz w:val="24"/>
          <w:szCs w:val="24"/>
        </w:rPr>
        <w:t xml:space="preserve">spatially, temporally and environmentally explicit </w:t>
      </w:r>
      <w:r w:rsidR="00121415">
        <w:rPr>
          <w:rFonts w:ascii="Times New Roman" w:hAnsi="Times New Roman" w:cs="Times New Roman"/>
          <w:sz w:val="24"/>
          <w:szCs w:val="24"/>
        </w:rPr>
        <w:t>size-at-age model</w:t>
      </w:r>
    </w:p>
    <w:p w14:paraId="70F437B2" w14:textId="705B4779" w:rsidR="00AC158D" w:rsidRDefault="00AC158D" w:rsidP="002F65D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Size</w:t>
      </w:r>
      <w:r w:rsidR="002F65D8">
        <w:rPr>
          <w:rFonts w:ascii="Times New Roman" w:hAnsi="Times New Roman" w:cs="Times New Roman"/>
          <w:sz w:val="24"/>
          <w:szCs w:val="24"/>
        </w:rPr>
        <w:t>-</w:t>
      </w:r>
      <w:r>
        <w:rPr>
          <w:rFonts w:ascii="Times New Roman" w:hAnsi="Times New Roman" w:cs="Times New Roman"/>
          <w:sz w:val="24"/>
          <w:szCs w:val="24"/>
        </w:rPr>
        <w:t>at</w:t>
      </w:r>
      <w:r w:rsidR="002F65D8">
        <w:rPr>
          <w:rFonts w:ascii="Times New Roman" w:hAnsi="Times New Roman" w:cs="Times New Roman"/>
          <w:sz w:val="24"/>
          <w:szCs w:val="24"/>
        </w:rPr>
        <w:t>-</w:t>
      </w:r>
      <w:r>
        <w:rPr>
          <w:rFonts w:ascii="Times New Roman" w:hAnsi="Times New Roman" w:cs="Times New Roman"/>
          <w:sz w:val="24"/>
          <w:szCs w:val="24"/>
        </w:rPr>
        <w:t xml:space="preserve">recruitment varied across time and space in the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fishery</w:t>
      </w:r>
    </w:p>
    <w:p w14:paraId="4812351C" w14:textId="211097C1" w:rsidR="00AC158D" w:rsidRDefault="00AC158D" w:rsidP="002F65D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Optimal season opening dates depended on location, year, and fishing mortality rate</w:t>
      </w:r>
    </w:p>
    <w:p w14:paraId="4178C030" w14:textId="7E9A735E" w:rsidR="00AC158D" w:rsidRPr="00AC158D" w:rsidRDefault="00AC158D" w:rsidP="002F65D8">
      <w:pPr>
        <w:pStyle w:val="ListParagraph"/>
        <w:numPr>
          <w:ilvl w:val="0"/>
          <w:numId w:val="1"/>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o </w:t>
      </w:r>
      <w:r w:rsidR="002F65D8">
        <w:rPr>
          <w:rFonts w:ascii="Times New Roman" w:hAnsi="Times New Roman" w:cs="Times New Roman"/>
          <w:sz w:val="24"/>
          <w:szCs w:val="24"/>
        </w:rPr>
        <w:t xml:space="preserve">environmental </w:t>
      </w:r>
      <w:r>
        <w:rPr>
          <w:rFonts w:ascii="Times New Roman" w:hAnsi="Times New Roman" w:cs="Times New Roman"/>
          <w:sz w:val="24"/>
          <w:szCs w:val="24"/>
        </w:rPr>
        <w:t xml:space="preserve">drivers of </w:t>
      </w:r>
      <w:r w:rsidR="002F65D8">
        <w:rPr>
          <w:rFonts w:ascii="Times New Roman" w:hAnsi="Times New Roman" w:cs="Times New Roman"/>
          <w:sz w:val="24"/>
          <w:szCs w:val="24"/>
        </w:rPr>
        <w:t>size-at-</w:t>
      </w:r>
      <w:r>
        <w:rPr>
          <w:rFonts w:ascii="Times New Roman" w:hAnsi="Times New Roman" w:cs="Times New Roman"/>
          <w:sz w:val="24"/>
          <w:szCs w:val="24"/>
        </w:rPr>
        <w:t>recruitment were identified</w:t>
      </w:r>
    </w:p>
    <w:p w14:paraId="7360C636" w14:textId="77777777" w:rsidR="0091647B" w:rsidRDefault="0091647B" w:rsidP="002F65D8">
      <w:pPr>
        <w:spacing w:after="0" w:line="240" w:lineRule="auto"/>
        <w:jc w:val="both"/>
        <w:rPr>
          <w:rFonts w:ascii="Times New Roman" w:hAnsi="Times New Roman" w:cs="Times New Roman"/>
          <w:sz w:val="24"/>
          <w:szCs w:val="24"/>
        </w:rPr>
      </w:pPr>
    </w:p>
    <w:p w14:paraId="62A1000C" w14:textId="77777777" w:rsidR="0091647B" w:rsidRDefault="0091647B" w:rsidP="002F65D8">
      <w:pPr>
        <w:spacing w:after="0" w:line="240" w:lineRule="auto"/>
        <w:jc w:val="both"/>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p>
    <w:p w14:paraId="6E140EEA" w14:textId="0CEC639F" w:rsidR="0091647B" w:rsidRDefault="00D9441D"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ill provide in next draft</w:t>
      </w:r>
    </w:p>
    <w:p w14:paraId="72206820" w14:textId="77777777" w:rsidR="00D9441D" w:rsidRDefault="00D9441D" w:rsidP="002F65D8">
      <w:pPr>
        <w:spacing w:after="0" w:line="240" w:lineRule="auto"/>
        <w:jc w:val="both"/>
        <w:rPr>
          <w:rFonts w:ascii="Times New Roman" w:hAnsi="Times New Roman" w:cs="Times New Roman"/>
          <w:sz w:val="24"/>
          <w:szCs w:val="24"/>
        </w:rPr>
      </w:pPr>
    </w:p>
    <w:p w14:paraId="128D1CE0" w14:textId="77777777" w:rsidR="0091647B" w:rsidRDefault="0091647B" w:rsidP="002F65D8">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5C9AB83B" w:rsidR="006027EC" w:rsidRDefault="00E33FB2"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omatic growth, revenue per recruit, shrimp, crustacean</w:t>
      </w:r>
      <w:r w:rsidR="004E75B0">
        <w:rPr>
          <w:rFonts w:ascii="Times New Roman" w:hAnsi="Times New Roman" w:cs="Times New Roman"/>
          <w:sz w:val="24"/>
          <w:szCs w:val="24"/>
        </w:rPr>
        <w:t>, environmental drivers</w:t>
      </w:r>
      <w:r w:rsidR="006027EC">
        <w:rPr>
          <w:rFonts w:ascii="Times New Roman" w:hAnsi="Times New Roman" w:cs="Times New Roman"/>
          <w:sz w:val="24"/>
          <w:szCs w:val="24"/>
        </w:rPr>
        <w:br w:type="page"/>
      </w:r>
    </w:p>
    <w:p w14:paraId="117E6F5D" w14:textId="77777777" w:rsidR="00EC7F36" w:rsidRDefault="00EC7F36" w:rsidP="002F65D8">
      <w:pPr>
        <w:spacing w:after="0" w:line="240" w:lineRule="auto"/>
        <w:jc w:val="both"/>
        <w:rPr>
          <w:rFonts w:ascii="Times New Roman" w:hAnsi="Times New Roman" w:cs="Times New Roman"/>
          <w:sz w:val="24"/>
          <w:szCs w:val="24"/>
          <w:u w:val="single"/>
        </w:rPr>
        <w:sectPr w:rsidR="00EC7F36" w:rsidSect="007C7DEB">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2F65D8">
      <w:pPr>
        <w:spacing w:after="0" w:line="240" w:lineRule="auto"/>
        <w:jc w:val="both"/>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1B10AD78" w:rsidR="00C91F1E" w:rsidRDefault="0022280C"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317770">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317770" w:rsidRPr="00317770">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In populations with weak stock-recruit relationships, as are common in large marine ecosystems, recruitment overfishing can only occur at extremely low spawning biomasses </w:t>
      </w:r>
      <w:r w:rsidR="00C91F1E">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AA1939" w:rsidRPr="00AA1939">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 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566090">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566090" w:rsidRPr="00566090">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5689F35A" w:rsidR="00EC7F36" w:rsidRDefault="00FD07DE" w:rsidP="005F03E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6C12AD">
        <w:rPr>
          <w:rFonts w:ascii="Times New Roman" w:hAnsi="Times New Roman" w:cs="Times New Roman"/>
          <w:sz w:val="24"/>
          <w:szCs w:val="24"/>
        </w:rPr>
        <w:t xml:space="preserve">, but 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A1CF3">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A1CF3" w:rsidRPr="00CA1CF3">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544943" w:rsidRPr="00544943">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 xml:space="preserve">many population processes, has proven difficult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F9391A">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F9391A" w:rsidRPr="00F9391A">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both space and time, though because of the rich data and high model complexity needed to estimate spatial variation, methods to estimate how and where growth varies over space have been even slower to develop than strictly temporal methods </w:t>
      </w:r>
      <w:r w:rsidR="007117FB">
        <w:rPr>
          <w:rFonts w:ascii="Times New Roman" w:hAnsi="Times New Roman" w:cs="Times New Roman"/>
          <w:sz w:val="24"/>
          <w:szCs w:val="24"/>
        </w:rPr>
        <w:fldChar w:fldCharType="begin"/>
      </w:r>
      <w:r w:rsidR="007117FB">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7117FB" w:rsidRPr="007117FB">
        <w:rPr>
          <w:rFonts w:ascii="Times New Roman" w:hAnsi="Times New Roman" w:cs="Times New Roman"/>
          <w:sz w:val="24"/>
          <w:szCs w:val="24"/>
        </w:rPr>
        <w:t>(</w:t>
      </w:r>
      <w:proofErr w:type="spellStart"/>
      <w:r w:rsidR="007117FB" w:rsidRPr="007117FB">
        <w:rPr>
          <w:rFonts w:ascii="Times New Roman" w:hAnsi="Times New Roman" w:cs="Times New Roman"/>
          <w:sz w:val="24"/>
          <w:szCs w:val="24"/>
        </w:rPr>
        <w:t>Kapur</w:t>
      </w:r>
      <w:proofErr w:type="spellEnd"/>
      <w:r w:rsidR="007117FB" w:rsidRPr="007117FB">
        <w:rPr>
          <w:rFonts w:ascii="Times New Roman" w:hAnsi="Times New Roman" w:cs="Times New Roman"/>
          <w:sz w:val="24"/>
          <w:szCs w:val="24"/>
        </w:rPr>
        <w:t xml:space="preserve"> et al., 2020; </w:t>
      </w:r>
      <w:proofErr w:type="spellStart"/>
      <w:r w:rsidR="007117FB" w:rsidRPr="007117FB">
        <w:rPr>
          <w:rFonts w:ascii="Times New Roman" w:hAnsi="Times New Roman" w:cs="Times New Roman"/>
          <w:sz w:val="24"/>
          <w:szCs w:val="24"/>
        </w:rPr>
        <w:t>Grüss</w:t>
      </w:r>
      <w:proofErr w:type="spellEnd"/>
      <w:r w:rsidR="007117FB" w:rsidRPr="007117FB">
        <w:rPr>
          <w:rFonts w:ascii="Times New Roman" w:hAnsi="Times New Roman" w:cs="Times New Roman"/>
          <w:sz w:val="24"/>
          <w:szCs w:val="24"/>
        </w:rPr>
        <w:t xml:space="preserve"> et al., 2021; </w:t>
      </w:r>
      <w:proofErr w:type="spellStart"/>
      <w:r w:rsidR="007117FB" w:rsidRPr="007117FB">
        <w:rPr>
          <w:rFonts w:ascii="Times New Roman" w:hAnsi="Times New Roman" w:cs="Times New Roman"/>
          <w:sz w:val="24"/>
          <w:szCs w:val="24"/>
        </w:rPr>
        <w:t>Indivero</w:t>
      </w:r>
      <w:proofErr w:type="spellEnd"/>
      <w:r w:rsidR="007117FB" w:rsidRPr="007117FB">
        <w:rPr>
          <w:rFonts w:ascii="Times New Roman" w:hAnsi="Times New Roman" w:cs="Times New Roman"/>
          <w:sz w:val="24"/>
          <w:szCs w:val="24"/>
        </w:rPr>
        <w:t xml:space="preserve">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2422BF">
        <w:rPr>
          <w:rFonts w:ascii="Times New Roman" w:hAnsi="Times New Roman" w:cs="Times New Roman"/>
          <w:sz w:val="24"/>
          <w:szCs w:val="24"/>
        </w:rPr>
        <w:t>. L</w:t>
      </w:r>
      <w:r w:rsidR="00C35AD5">
        <w:rPr>
          <w:rFonts w:ascii="Times New Roman" w:hAnsi="Times New Roman" w:cs="Times New Roman"/>
          <w:sz w:val="24"/>
          <w:szCs w:val="24"/>
        </w:rPr>
        <w:t xml:space="preserve">ab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615185">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615185" w:rsidRPr="00615185">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A42F55">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A42F55" w:rsidRPr="00A42F55">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0FD13CF" w14:textId="3B94A283" w:rsidR="00AE3F22" w:rsidRDefault="00C91F1E" w:rsidP="005F03E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asonal forecasting that provides actionable decision support can reduce uncertainty and manage business risks in </w:t>
      </w:r>
      <w:r w:rsidR="00D91518">
        <w:rPr>
          <w:rFonts w:ascii="Times New Roman" w:hAnsi="Times New Roman" w:cs="Times New Roman"/>
          <w:sz w:val="24"/>
          <w:szCs w:val="24"/>
        </w:rPr>
        <w:t xml:space="preserve">wild capture fisheries and </w:t>
      </w:r>
      <w:r>
        <w:rPr>
          <w:rFonts w:ascii="Times New Roman" w:hAnsi="Times New Roman" w:cs="Times New Roman"/>
          <w:sz w:val="24"/>
          <w:szCs w:val="24"/>
        </w:rPr>
        <w:t xml:space="preserve">aqua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12170D">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However, reliable indicators that tie forecasts to population dynamics must be identified</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to take advantage of these gains</w:t>
      </w:r>
      <w:r>
        <w:rPr>
          <w:rFonts w:ascii="Times New Roman" w:hAnsi="Times New Roman" w:cs="Times New Roman"/>
          <w:sz w:val="24"/>
          <w:szCs w:val="24"/>
        </w:rPr>
        <w:t>.</w:t>
      </w:r>
      <w:r w:rsidR="00641AF0">
        <w:rPr>
          <w:rFonts w:ascii="Times New Roman" w:hAnsi="Times New Roman" w:cs="Times New Roman"/>
          <w:sz w:val="24"/>
          <w:szCs w:val="24"/>
        </w:rPr>
        <w:t xml:space="preserve"> </w:t>
      </w:r>
      <w:r w:rsidR="00D91518">
        <w:rPr>
          <w:rFonts w:ascii="Times New Roman" w:hAnsi="Times New Roman" w:cs="Times New Roman"/>
          <w:sz w:val="24"/>
          <w:szCs w:val="24"/>
        </w:rPr>
        <w:t>Unfortunately, several</w:t>
      </w:r>
      <w:r w:rsidR="00641AF0">
        <w:rPr>
          <w:rFonts w:ascii="Times New Roman" w:hAnsi="Times New Roman" w:cs="Times New Roman"/>
          <w:sz w:val="24"/>
          <w:szCs w:val="24"/>
        </w:rPr>
        <w:t xml:space="preserve"> barriers exist in using operational forecasting in ecology and resource management. These can be categorized by data limitation, </w:t>
      </w:r>
      <w:r w:rsidR="009D33B8">
        <w:rPr>
          <w:rFonts w:ascii="Times New Roman" w:hAnsi="Times New Roman" w:cs="Times New Roman"/>
          <w:sz w:val="24"/>
          <w:szCs w:val="24"/>
        </w:rPr>
        <w:t xml:space="preserve">probabilistic limitations, </w:t>
      </w:r>
      <w:r w:rsidR="0084334D">
        <w:rPr>
          <w:rFonts w:ascii="Times New Roman" w:hAnsi="Times New Roman" w:cs="Times New Roman"/>
          <w:sz w:val="24"/>
          <w:szCs w:val="24"/>
        </w:rPr>
        <w:t xml:space="preserve">model limitations, </w:t>
      </w:r>
      <w:r w:rsidR="00893C79">
        <w:rPr>
          <w:rFonts w:ascii="Times New Roman" w:hAnsi="Times New Roman" w:cs="Times New Roman"/>
          <w:sz w:val="24"/>
          <w:szCs w:val="24"/>
        </w:rPr>
        <w:t>and social limitations</w:t>
      </w:r>
      <w:r w:rsidR="006D67F5">
        <w:rPr>
          <w:rFonts w:ascii="Times New Roman" w:hAnsi="Times New Roman" w:cs="Times New Roman"/>
          <w:sz w:val="24"/>
          <w:szCs w:val="24"/>
        </w:rPr>
        <w:t xml:space="preserve"> </w:t>
      </w:r>
      <w:r w:rsidR="006D67F5">
        <w:rPr>
          <w:rFonts w:ascii="Times New Roman" w:hAnsi="Times New Roman" w:cs="Times New Roman"/>
          <w:sz w:val="24"/>
          <w:szCs w:val="24"/>
        </w:rPr>
        <w:fldChar w:fldCharType="begin"/>
      </w:r>
      <w:r w:rsidR="006D67F5">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sidR="006D67F5">
        <w:rPr>
          <w:rFonts w:ascii="Times New Roman" w:hAnsi="Times New Roman" w:cs="Times New Roman"/>
          <w:sz w:val="24"/>
          <w:szCs w:val="24"/>
        </w:rPr>
        <w:fldChar w:fldCharType="separate"/>
      </w:r>
      <w:r w:rsidR="006D67F5" w:rsidRPr="006D67F5">
        <w:rPr>
          <w:rFonts w:ascii="Times New Roman" w:hAnsi="Times New Roman" w:cs="Times New Roman"/>
          <w:sz w:val="24"/>
        </w:rPr>
        <w:t>(Dietze et al., 2018)</w:t>
      </w:r>
      <w:r w:rsidR="006D67F5">
        <w:rPr>
          <w:rFonts w:ascii="Times New Roman" w:hAnsi="Times New Roman" w:cs="Times New Roman"/>
          <w:sz w:val="24"/>
          <w:szCs w:val="24"/>
        </w:rPr>
        <w:fldChar w:fldCharType="end"/>
      </w:r>
      <w:r w:rsidR="006D67F5">
        <w:rPr>
          <w:rFonts w:ascii="Times New Roman" w:hAnsi="Times New Roman" w:cs="Times New Roman"/>
          <w:sz w:val="24"/>
          <w:szCs w:val="24"/>
        </w:rPr>
        <w:t xml:space="preserve">. </w:t>
      </w:r>
      <w:r w:rsidR="00056599">
        <w:rPr>
          <w:rFonts w:ascii="Times New Roman" w:hAnsi="Times New Roman" w:cs="Times New Roman"/>
          <w:sz w:val="24"/>
          <w:szCs w:val="24"/>
        </w:rPr>
        <w:t>T</w:t>
      </w:r>
      <w:r w:rsidR="00D91518">
        <w:rPr>
          <w:rFonts w:ascii="Times New Roman" w:hAnsi="Times New Roman" w:cs="Times New Roman"/>
          <w:sz w:val="24"/>
          <w:szCs w:val="24"/>
        </w:rPr>
        <w:t xml:space="preserve">he  </w:t>
      </w:r>
      <w:r w:rsidR="00C13F00">
        <w:rPr>
          <w:rFonts w:ascii="Times New Roman" w:hAnsi="Times New Roman" w:cs="Times New Roman"/>
          <w:sz w:val="24"/>
          <w:szCs w:val="24"/>
        </w:rPr>
        <w:t xml:space="preserve">ability to move past these challenges and provide and assess the skill of seasonal-scale forecasts </w:t>
      </w:r>
      <w:r w:rsidR="00597424">
        <w:rPr>
          <w:rFonts w:ascii="Times New Roman" w:hAnsi="Times New Roman" w:cs="Times New Roman"/>
          <w:sz w:val="24"/>
          <w:szCs w:val="24"/>
        </w:rPr>
        <w:t xml:space="preserve">is key to adaptive management in the age of climate change </w:t>
      </w:r>
      <w:r w:rsidR="00597424">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sidR="00597424">
        <w:rPr>
          <w:rFonts w:ascii="Times New Roman" w:hAnsi="Times New Roman" w:cs="Times New Roman"/>
          <w:sz w:val="24"/>
          <w:szCs w:val="24"/>
        </w:rPr>
        <w:fldChar w:fldCharType="separate"/>
      </w:r>
      <w:r w:rsidR="00597424" w:rsidRPr="00597424">
        <w:rPr>
          <w:rFonts w:ascii="Times New Roman" w:hAnsi="Times New Roman" w:cs="Times New Roman"/>
          <w:sz w:val="24"/>
        </w:rPr>
        <w:t>(Walters and Hilborn, 1978; Brodie et al., 2023)</w:t>
      </w:r>
      <w:r w:rsidR="00597424">
        <w:rPr>
          <w:rFonts w:ascii="Times New Roman" w:hAnsi="Times New Roman" w:cs="Times New Roman"/>
          <w:sz w:val="24"/>
          <w:szCs w:val="24"/>
        </w:rPr>
        <w:fldChar w:fldCharType="end"/>
      </w:r>
      <w:r w:rsidR="00597424">
        <w:rPr>
          <w:rFonts w:ascii="Times New Roman" w:hAnsi="Times New Roman" w:cs="Times New Roman"/>
          <w:sz w:val="24"/>
          <w:szCs w:val="24"/>
        </w:rPr>
        <w:t xml:space="preserve">. </w:t>
      </w:r>
    </w:p>
    <w:p w14:paraId="0385E74D" w14:textId="280F928E" w:rsidR="00AE3F22" w:rsidRDefault="00D72A20" w:rsidP="00D72A20">
      <w:pPr>
        <w:pStyle w:val="NormalWeb"/>
        <w:spacing w:before="0" w:beforeAutospacing="0" w:after="0" w:afterAutospacing="0"/>
        <w:ind w:firstLine="360"/>
        <w:jc w:val="both"/>
      </w:pPr>
      <w:r>
        <w:t xml:space="preserve">Ocean shrimp (sometimes referred to as “pink shrimp”, </w:t>
      </w:r>
      <w:proofErr w:type="spellStart"/>
      <w:r>
        <w:rPr>
          <w:i/>
        </w:rPr>
        <w:t>Pandalus</w:t>
      </w:r>
      <w:proofErr w:type="spellEnd"/>
      <w:r>
        <w:rPr>
          <w:i/>
        </w:rPr>
        <w:t xml:space="preserve"> </w:t>
      </w:r>
      <w:proofErr w:type="spellStart"/>
      <w:r>
        <w:rPr>
          <w:i/>
        </w:rPr>
        <w:t>jordani</w:t>
      </w:r>
      <w:proofErr w:type="spellEnd"/>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0440">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0440" w:rsidRPr="00CE0440">
        <w:t>(Free et al., 2023)</w:t>
      </w:r>
      <w:r w:rsidR="00CE0440">
        <w:fldChar w:fldCharType="end"/>
      </w:r>
      <w:r>
        <w:t xml:space="preserve">.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e highly dynamic upwelling system</w:t>
      </w:r>
      <w:r w:rsidR="003C2335">
        <w:t xml:space="preserve"> magnify </w:t>
      </w:r>
      <w:r w:rsidR="00825F0E">
        <w:t xml:space="preserve">the intrinsic </w:t>
      </w:r>
      <w:r w:rsidR="003C2335">
        <w:t xml:space="preserve">population fluctuations </w:t>
      </w:r>
      <w:r w:rsidR="00BF159C">
        <w:fldChar w:fldCharType="begin"/>
      </w:r>
      <w:r w:rsidR="003A69BE">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3A69BE" w:rsidRPr="003A69BE">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F1755">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F1755" w:rsidRPr="00CF1755">
        <w:t>(Hannah, 2011)</w:t>
      </w:r>
      <w:r w:rsidR="006035BE">
        <w:fldChar w:fldCharType="end"/>
      </w:r>
      <w:r w:rsidR="006035BE">
        <w:t xml:space="preserve">. </w:t>
      </w:r>
      <w:r w:rsidR="00AD2E2F">
        <w:t xml:space="preserve">As the California Current ecosystem experiences general </w:t>
      </w:r>
      <w:r w:rsidR="00AD2E2F">
        <w:lastRenderedPageBreak/>
        <w:t xml:space="preserve">warming and more frequent marine heat waves </w:t>
      </w:r>
      <w:r w:rsidR="00825F0E">
        <w:fldChar w:fldCharType="begin"/>
      </w:r>
      <w:r w:rsidR="00825F0E">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825F0E">
        <w:rPr>
          <w:rFonts w:ascii="Cambria Math" w:hAnsi="Cambria Math" w:cs="Cambria Math"/>
        </w:rPr>
        <w:instrText>∘</w:instrText>
      </w:r>
      <w:r w:rsidR="00825F0E">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825F0E">
        <w:fldChar w:fldCharType="separate"/>
      </w:r>
      <w:r w:rsidR="00825F0E" w:rsidRPr="00825F0E">
        <w:t>(Barkhordarian et al., 2022)</w:t>
      </w:r>
      <w:r w:rsidR="00825F0E">
        <w:fldChar w:fldCharType="end"/>
      </w:r>
      <w:r w:rsidR="00AD2E2F">
        <w:t xml:space="preserve">, it is increasingly </w:t>
      </w:r>
      <w:r w:rsidR="004D729B">
        <w:t>valuable</w:t>
      </w:r>
      <w:r w:rsidR="00AD2E2F">
        <w:t xml:space="preserve"> to </w:t>
      </w:r>
      <w:r w:rsidR="004D729B">
        <w:t>improve</w:t>
      </w:r>
      <w:r w:rsidR="00AD2E2F">
        <w:t xml:space="preserve"> </w:t>
      </w:r>
      <w:r w:rsidR="004D729B">
        <w:t>pre-season</w:t>
      </w:r>
      <w:r w:rsidR="00AD2E2F">
        <w:t xml:space="preserve"> forecasts</w:t>
      </w:r>
      <w:r w:rsidR="00C03B8A">
        <w:t xml:space="preserve"> </w:t>
      </w:r>
      <w:r w:rsidR="004D729B">
        <w:t>for the ocean shrimp stock</w:t>
      </w:r>
      <w:r w:rsidR="00AD2E2F">
        <w:t xml:space="preserve">.  </w:t>
      </w:r>
    </w:p>
    <w:p w14:paraId="2F5463BD" w14:textId="2F696EE7" w:rsidR="00504A4F" w:rsidRPr="008B0F50" w:rsidRDefault="00D72A20" w:rsidP="006035BE">
      <w:pPr>
        <w:pStyle w:val="NormalWeb"/>
        <w:spacing w:before="0" w:beforeAutospacing="0" w:after="0" w:afterAutospacing="0"/>
        <w:ind w:firstLine="360"/>
        <w:jc w:val="both"/>
      </w:pPr>
      <w:r>
        <w:t>For at least two decades, managers and participants in the ocean shrimp fishery</w:t>
      </w:r>
      <w:r w:rsidR="00F4263C">
        <w:t xml:space="preserve"> in Oregon, where the fishery is centered,</w:t>
      </w:r>
      <w:r>
        <w:t xml:space="preserve"> have been faced with a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6035BE" w:rsidRPr="006035BE">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 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Pr>
          <w:rStyle w:val="FootnoteReference"/>
        </w:rPr>
        <w:footnoteReference w:id="1"/>
      </w:r>
      <w:r w:rsidR="0076172A">
        <w:t>.</w:t>
      </w:r>
      <w:r w:rsidR="0047769B">
        <w:t xml:space="preserve"> </w:t>
      </w:r>
      <w:r w:rsidR="00A11B38">
        <w:rPr>
          <w:rStyle w:val="math"/>
        </w:rPr>
        <w:t xml:space="preserve">Managers 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97008B">
        <w:rPr>
          <w:rStyle w:val="math"/>
        </w:rPr>
        <w:instrText xml:space="preserve"> ADDIN ZOTERO_ITEM CSL_CITATION {"citationID":"Ziiw4Y8q","properties":{"unsorted":true,"formattedCitation":"(Hilborn and Walters, 1992; Hannah and Jones, 2014a)","plainCitation":"(Hilborn and Walters, 1992; Hannah and Jones, 2014a)","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97008B" w:rsidRPr="0097008B">
        <w:t>(</w:t>
      </w:r>
      <w:proofErr w:type="spellStart"/>
      <w:r w:rsidR="0097008B" w:rsidRPr="0097008B">
        <w:t>Hilborn</w:t>
      </w:r>
      <w:proofErr w:type="spellEnd"/>
      <w:r w:rsidR="0097008B" w:rsidRPr="0097008B">
        <w:t xml:space="preserve"> and Walters, 1992; Hannah and Jones, 2014a)</w:t>
      </w:r>
      <w:r w:rsidR="00A11B38">
        <w:rPr>
          <w:rStyle w:val="math"/>
        </w:rPr>
        <w:fldChar w:fldCharType="end"/>
      </w:r>
      <w:r w:rsidR="00A11B38">
        <w:rPr>
          <w:rStyle w:val="math"/>
        </w:rPr>
        <w:t xml:space="preserve">. </w:t>
      </w:r>
      <w:r w:rsidR="0047769B">
        <w:t xml:space="preserve">In addition, </w:t>
      </w:r>
      <w:r w:rsidR="007A6087">
        <w:t>several</w:t>
      </w:r>
      <w:r w:rsidR="0047769B">
        <w:t xml:space="preserve"> reports</w:t>
      </w:r>
      <w:r w:rsidR="006035BE">
        <w:t xml:space="preserve"> </w:t>
      </w:r>
      <w:r w:rsidR="007A6087">
        <w:fldChar w:fldCharType="begin"/>
      </w:r>
      <w:r w:rsidR="0097008B">
        <w:instrText xml:space="preserve"> ADDIN ZOTERO_ITEM CSL_CITATION {"citationID":"sNbIakMW","properties":{"unsorted":true,"formattedCitation":"(e.g., Hannah, 2011; Hannah and Jones, 2014b, 2016; Groth and Hannah, 2018; Groth, 2022)","plainCitation":"(e.g., Hannah, 2011; Hannah and Jones, 2014b,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7A6087">
        <w:fldChar w:fldCharType="separate"/>
      </w:r>
      <w:r w:rsidR="0097008B" w:rsidRPr="0097008B">
        <w:t xml:space="preserve">(e.g., Hannah, 2011; Hannah and Jones, 2014b, 2016; </w:t>
      </w:r>
      <w:proofErr w:type="spellStart"/>
      <w:r w:rsidR="0097008B" w:rsidRPr="0097008B">
        <w:t>Groth</w:t>
      </w:r>
      <w:proofErr w:type="spellEnd"/>
      <w:r w:rsidR="0097008B" w:rsidRPr="0097008B">
        <w:t xml:space="preserve"> and Hannah, 2018; </w:t>
      </w:r>
      <w:proofErr w:type="spellStart"/>
      <w:r w:rsidR="0097008B" w:rsidRPr="0097008B">
        <w:t>Groth</w:t>
      </w:r>
      <w:proofErr w:type="spellEnd"/>
      <w:r w:rsidR="0097008B" w:rsidRPr="0097008B">
        <w:t>, 2022)</w:t>
      </w:r>
      <w:r w:rsidR="007A6087">
        <w:fldChar w:fldCharType="end"/>
      </w:r>
      <w:r w:rsidR="006035BE">
        <w:t xml:space="preserve"> </w:t>
      </w:r>
      <w:r w:rsidR="0047769B">
        <w:t>have summarized the variability in growth, recruitment, and their relationship to density-dependen</w:t>
      </w:r>
      <w:r w:rsidR="00B81B80">
        <w:t>t</w:t>
      </w:r>
      <w:r w:rsidR="0047769B">
        <w:t xml:space="preserve"> and </w:t>
      </w:r>
      <w:r w:rsidR="00B81B80">
        <w:t>density-independent (i.e., environmental) factors</w:t>
      </w:r>
      <w:r w:rsidR="0047769B">
        <w:t xml:space="preserve">. </w:t>
      </w:r>
      <w:r w:rsidR="000E4007">
        <w:t>Despite the new research, the question of when the fishery should open</w:t>
      </w:r>
      <w:r w:rsidR="00D24CEB">
        <w:t xml:space="preserve"> </w:t>
      </w:r>
      <w:r w:rsidR="00343B1A">
        <w:t xml:space="preserve">each year </w:t>
      </w:r>
      <w:r w:rsidR="00D24CEB">
        <w:t>still</w:t>
      </w:r>
      <w:r w:rsidR="000E4007">
        <w:t xml:space="preserve"> 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small.</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523D9E">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523D9E" w:rsidRPr="00523D9E">
        <w:t>(Chang et al., 2012)</w:t>
      </w:r>
      <w:r w:rsidR="00523D9E">
        <w:fldChar w:fldCharType="end"/>
      </w:r>
      <w:r w:rsidR="0041693F">
        <w:t>.</w:t>
      </w:r>
    </w:p>
    <w:p w14:paraId="25D251B2" w14:textId="50CDAC1A" w:rsidR="006027EC" w:rsidRDefault="008B0F50" w:rsidP="006035BE">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2F65D8">
      <w:pPr>
        <w:spacing w:after="0" w:line="240" w:lineRule="auto"/>
        <w:jc w:val="both"/>
        <w:rPr>
          <w:rFonts w:ascii="Times New Roman" w:hAnsi="Times New Roman" w:cs="Times New Roman"/>
          <w:sz w:val="24"/>
          <w:szCs w:val="24"/>
        </w:rPr>
      </w:pPr>
    </w:p>
    <w:p w14:paraId="392A03A8" w14:textId="684D4896" w:rsidR="007F736E" w:rsidRPr="00AA1939" w:rsidRDefault="006027EC" w:rsidP="002F65D8">
      <w:pPr>
        <w:spacing w:after="0" w:line="240" w:lineRule="auto"/>
        <w:jc w:val="both"/>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2F65D8">
      <w:pPr>
        <w:pStyle w:val="NormalWeb"/>
        <w:spacing w:before="0" w:beforeAutospacing="0" w:after="0" w:afterAutospacing="0"/>
        <w:jc w:val="both"/>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29BE37BD" w:rsidR="00410FD6" w:rsidRDefault="00D60E0B" w:rsidP="002F65D8">
      <w:pPr>
        <w:pStyle w:val="NormalWeb"/>
        <w:spacing w:before="0" w:beforeAutospacing="0" w:after="0" w:afterAutospacing="0"/>
        <w:jc w:val="both"/>
        <w:rPr>
          <w:rStyle w:val="math"/>
        </w:rPr>
      </w:pPr>
      <w:r>
        <w:rPr>
          <w:rStyle w:val="math"/>
        </w:rPr>
        <w:t>Ocean</w:t>
      </w:r>
      <w:r w:rsidR="00410FD6">
        <w:rPr>
          <w:rStyle w:val="math"/>
        </w:rPr>
        <w:t xml:space="preserve"> shrimp is a state-managed </w:t>
      </w:r>
      <w:r w:rsidR="00450D0A">
        <w:rPr>
          <w:rStyle w:val="math"/>
        </w:rPr>
        <w:t>semi</w:t>
      </w:r>
      <w:r w:rsidR="00AC0C88">
        <w:rPr>
          <w:rStyle w:val="math"/>
        </w:rPr>
        <w:t>-</w:t>
      </w:r>
      <w:r w:rsidR="00450D0A">
        <w:rPr>
          <w:rStyle w:val="math"/>
        </w:rPr>
        <w:t xml:space="preserve">pelagic trawl </w:t>
      </w:r>
      <w:r w:rsidR="00410FD6">
        <w:rPr>
          <w:rStyle w:val="math"/>
        </w:rPr>
        <w:t xml:space="preserve">fishery </w:t>
      </w:r>
      <w:r w:rsidR="00993FD4">
        <w:rPr>
          <w:rStyle w:val="math"/>
        </w:rPr>
        <w:t>that</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going into Oregon ports </w:t>
      </w:r>
      <w:r w:rsidR="00AC0C88">
        <w:rPr>
          <w:rStyle w:val="math"/>
        </w:rPr>
        <w:fldChar w:fldCharType="begin"/>
      </w:r>
      <w:r w:rsidR="00AC0C88">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AC0C88" w:rsidRPr="00AC0C88">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methodology is coordinated to be consistent among the states emphasizing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number of vessels, HCRs based on population models) and</w:t>
      </w:r>
      <w:r w:rsidR="00A50EA6">
        <w:rPr>
          <w:rStyle w:val="math"/>
        </w:rPr>
        <w:t xml:space="preserve"> 2) </w:t>
      </w:r>
      <w:r w:rsidR="00450D0A">
        <w:rPr>
          <w:rStyle w:val="math"/>
        </w:rPr>
        <w:t>reducing bycatch (i.e., exclusion grates and LED fishing lights). Specific to limiting growth overfishing, the size limit employed (maximum count per pound of 160 shrimp) is intended to dissuade catch of small, quickly growing age</w:t>
      </w:r>
      <w:r w:rsidR="00DA4759">
        <w:rPr>
          <w:rStyle w:val="math"/>
        </w:rPr>
        <w:t>-</w:t>
      </w:r>
      <w:r w:rsidR="00450D0A">
        <w:rPr>
          <w:rStyle w:val="math"/>
        </w:rPr>
        <w:t xml:space="preserve">one shrimp. Specific to limiting recruitment overfishing, managers periodically compare the derived relative cohort </w:t>
      </w:r>
      <w:r w:rsidR="00450D0A">
        <w:rPr>
          <w:rStyle w:val="math"/>
        </w:rPr>
        <w:lastRenderedPageBreak/>
        <w:t>strength from VPA to likely regressors to determine primary drivers of recruitment.  These measures are implemented</w:t>
      </w:r>
      <w:r w:rsidR="00DA4759">
        <w:rPr>
          <w:rStyle w:val="math"/>
        </w:rPr>
        <w:t xml:space="preserve"> because</w:t>
      </w:r>
      <w:r w:rsidR="00450D0A">
        <w:rPr>
          <w:rStyle w:val="math"/>
        </w:rPr>
        <w:t xml:space="preserve"> fishery independent surveys are impractical to perform given the short lives and patchy spatial distribution of </w:t>
      </w:r>
      <w:r>
        <w:rPr>
          <w:rStyle w:val="math"/>
        </w:rPr>
        <w:t>ocean</w:t>
      </w:r>
      <w:r w:rsidR="00450D0A">
        <w:rPr>
          <w:rStyle w:val="math"/>
        </w:rPr>
        <w:t xml:space="preserve"> shrimp.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individuals 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 xml:space="preserve">(S. </w:t>
      </w:r>
      <w:proofErr w:type="spellStart"/>
      <w:r w:rsidR="0097008B">
        <w:rPr>
          <w:rStyle w:val="math"/>
        </w:rPr>
        <w:t>Groth</w:t>
      </w:r>
      <w:proofErr w:type="spellEnd"/>
      <w:r w:rsidR="0097008B">
        <w:rPr>
          <w:rStyle w:val="math"/>
        </w:rPr>
        <w:t>, pers. comm.).</w:t>
      </w:r>
    </w:p>
    <w:p w14:paraId="44D5D729" w14:textId="50AC854B" w:rsidR="00EE1B56" w:rsidRPr="00453BF0" w:rsidRDefault="00D60E0B">
      <w:pPr>
        <w:pStyle w:val="NormalWeb"/>
        <w:spacing w:before="0" w:beforeAutospacing="0" w:after="0" w:afterAutospacing="0"/>
        <w:ind w:firstLine="360"/>
        <w:jc w:val="both"/>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EF1B78">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EF1B78" w:rsidRPr="00EF1B78">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October. Fishery recruitment 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5110B0">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5110B0" w:rsidRPr="005110B0">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protandrous hermaphrodites</w:t>
      </w:r>
      <w:r w:rsidR="009E4F6C">
        <w:rPr>
          <w:rStyle w:val="math"/>
        </w:rPr>
        <w:t xml:space="preserve"> with sexually dimorphic growth</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5F03EE">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5F03EE" w:rsidRPr="005F03EE">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453BF0">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453BF0" w:rsidRPr="00453BF0">
        <w:t>(Hannah, 1995)</w:t>
      </w:r>
      <w:r w:rsidR="00453BF0">
        <w:rPr>
          <w:rStyle w:val="math"/>
        </w:rPr>
        <w:fldChar w:fldCharType="end"/>
      </w:r>
      <w:r w:rsidR="00453BF0">
        <w:rPr>
          <w:rStyle w:val="math"/>
        </w:rPr>
        <w:t>.</w:t>
      </w:r>
    </w:p>
    <w:p w14:paraId="0ABFE091" w14:textId="442891D6" w:rsidR="005E65C6" w:rsidRDefault="00EE1B56" w:rsidP="008B3D4A">
      <w:pPr>
        <w:pStyle w:val="NormalWeb"/>
        <w:spacing w:before="0" w:beforeAutospacing="0" w:after="0" w:afterAutospacing="0"/>
        <w:ind w:firstLine="720"/>
        <w:jc w:val="both"/>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population </w:t>
      </w:r>
      <w:r w:rsidR="008B3D4A">
        <w:rPr>
          <w:rStyle w:val="math"/>
        </w:rPr>
        <w:t xml:space="preserve">cohort ratios,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1).</w:t>
      </w:r>
      <w:r w:rsidR="00B919EC">
        <w:rPr>
          <w:rStyle w:val="math"/>
        </w:rPr>
        <w:t xml:space="preserve"> Staff 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DA4759">
        <w:rPr>
          <w:rStyle w:val="math"/>
        </w:rPr>
        <w:instrText xml:space="preserve"> ADDIN ZOTERO_ITEM CSL_CITATION {"citationID":"2AztmcxM","properties":{"formattedCitation":"(Zirges et al., 1981)","plainCitation":"(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mp landed in Oregon in 1966 to 1980","URL":"https://www.dfw.state.or.us/mrp/publications/docs/ODFW-INFO-1981-02-%20Zirges,%20Saelens,%20McCrae-Length%20frequency%20size%20size%20age%20pink%20shrimp.pdf","volume":"81-2","author":[{"family":"Zirges","given":"Malcolm H."},{"family":"Saelens","given":"Mark R."},{"family":"McCrae","given":"Jean E."}],"issued":{"date-parts":[["1981"]]}}}],"schema":"https://github.com/citation-style-language/schema/raw/master/csl-citation.json"} </w:instrText>
      </w:r>
      <w:r w:rsidR="00DA4759">
        <w:rPr>
          <w:rStyle w:val="math"/>
        </w:rPr>
        <w:fldChar w:fldCharType="separate"/>
      </w:r>
      <w:r w:rsidR="00DA4759" w:rsidRPr="00DA4759">
        <w:t>(Zirges et al., 1981)</w:t>
      </w:r>
      <w:r w:rsidR="00DA4759">
        <w:rPr>
          <w:rStyle w:val="math"/>
        </w:rPr>
        <w:fldChar w:fldCharType="end"/>
      </w:r>
      <w:r w:rsidR="00DA4759">
        <w:rPr>
          <w:rStyle w:val="math"/>
        </w:rPr>
        <w:t xml:space="preserve">. </w:t>
      </w:r>
      <w:r w:rsidR="00410FD6">
        <w:rPr>
          <w:rStyle w:val="math"/>
        </w:rPr>
        <w:t xml:space="preserve">Because the three age classes are clearly defined in the length-frequency plots, this is considered a sufficiently reliable method </w:t>
      </w:r>
      <w:r w:rsidR="00410FD6">
        <w:rPr>
          <w:rStyle w:val="math"/>
        </w:rPr>
        <w:fldChar w:fldCharType="begin"/>
      </w:r>
      <w:r w:rsidR="00410FD6">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410FD6" w:rsidRPr="002F3A02">
        <w:t>(Chang et al., 2012)</w:t>
      </w:r>
      <w:r w:rsidR="00410FD6">
        <w:rPr>
          <w:rStyle w:val="math"/>
        </w:rPr>
        <w:fldChar w:fldCharType="end"/>
      </w:r>
    </w:p>
    <w:p w14:paraId="71B6A366" w14:textId="77777777" w:rsidR="008B3D4A" w:rsidRDefault="008B3D4A" w:rsidP="005F03EE">
      <w:pPr>
        <w:pStyle w:val="NormalWeb"/>
        <w:spacing w:before="0" w:beforeAutospacing="0" w:after="0" w:afterAutospacing="0"/>
        <w:ind w:firstLine="720"/>
        <w:jc w:val="both"/>
        <w:rPr>
          <w:rStyle w:val="math"/>
        </w:rPr>
      </w:pPr>
    </w:p>
    <w:p w14:paraId="23F85F91" w14:textId="633F8C2F" w:rsidR="0026403B" w:rsidRDefault="00A11B38" w:rsidP="005F03EE">
      <w:pPr>
        <w:pStyle w:val="NormalWeb"/>
        <w:keepNext/>
        <w:spacing w:before="0" w:beforeAutospacing="0" w:after="0" w:afterAutospacing="0"/>
        <w:jc w:val="both"/>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2C31D135" w:rsidR="0026403B" w:rsidRDefault="004C47CE" w:rsidP="002F65D8">
      <w:pPr>
        <w:pStyle w:val="NormalWeb"/>
        <w:spacing w:before="0" w:beforeAutospacing="0" w:after="0" w:afterAutospacing="0"/>
        <w:jc w:val="both"/>
        <w:rPr>
          <w:rStyle w:val="math"/>
        </w:rPr>
      </w:pPr>
      <w:r>
        <w:rPr>
          <w:rStyle w:val="math"/>
        </w:rPr>
        <w:t xml:space="preserve">Shrimp </w:t>
      </w:r>
      <w:r w:rsidR="00480701">
        <w:rPr>
          <w:rStyle w:val="math"/>
        </w:rPr>
        <w:t xml:space="preserve">productivity has </w:t>
      </w:r>
      <w:r>
        <w:rPr>
          <w:rStyle w:val="math"/>
        </w:rPr>
        <w:t xml:space="preserve">previously been found to be correlated with sea level height and the </w:t>
      </w:r>
      <w:proofErr w:type="spellStart"/>
      <w:r>
        <w:rPr>
          <w:rStyle w:val="math"/>
        </w:rPr>
        <w:t>Bakun</w:t>
      </w:r>
      <w:proofErr w:type="spellEnd"/>
      <w:r>
        <w:rPr>
          <w:rStyle w:val="math"/>
        </w:rPr>
        <w:t xml:space="preserve"> upwelling index</w:t>
      </w:r>
      <w:r w:rsidR="00020D0E">
        <w:rPr>
          <w:rStyle w:val="math"/>
        </w:rPr>
        <w:t xml:space="preserve"> </w:t>
      </w:r>
      <w:r w:rsidR="00020D0E">
        <w:rPr>
          <w:rStyle w:val="math"/>
        </w:rPr>
        <w:fldChar w:fldCharType="begin"/>
      </w:r>
      <w:r w:rsidR="00CC5F3C">
        <w:rPr>
          <w:rStyle w:val="math"/>
        </w:rPr>
        <w:instrText xml:space="preserve"> ADDIN ZOTERO_ITEM CSL_CITATION {"citationID":"PVWIHkri","properties":{"formattedCitation":"(Hannah, 2011; Rothlisberg and Miller, 1983)","plainCitation":"(Hannah, 2011; Rothlisberg and Miller, 1983)","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C5F3C" w:rsidRPr="00CC5F3C">
        <w:t>(Hannah, 2011; Rothlisberg and Miller, 1983)</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shrimp experience, ocean transport during the larval stage to adult habitat, and quantity and quality of food resources. </w:t>
      </w:r>
      <w:r>
        <w:rPr>
          <w:rStyle w:val="math"/>
        </w:rPr>
        <w:t xml:space="preserve">For this analysis, w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0B498E">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0B498E" w:rsidRPr="000B498E">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w:t>
      </w:r>
      <w:proofErr w:type="spellStart"/>
      <w:r w:rsidR="00B479C5">
        <w:rPr>
          <w:rStyle w:val="math"/>
        </w:rPr>
        <w:t>Bakun</w:t>
      </w:r>
      <w:proofErr w:type="spellEnd"/>
      <w:r w:rsidR="00B479C5">
        <w:rPr>
          <w:rStyle w:val="math"/>
        </w:rPr>
        <w:t xml:space="preserve"> index </w:t>
      </w:r>
      <w:r w:rsidR="00476943">
        <w:rPr>
          <w:rStyle w:val="math"/>
        </w:rPr>
        <w:t xml:space="preserve">and </w:t>
      </w:r>
      <w:r>
        <w:rPr>
          <w:rStyle w:val="math"/>
        </w:rPr>
        <w:t xml:space="preserve">are more relevant for marine organisms </w:t>
      </w:r>
      <w:r>
        <w:rPr>
          <w:rStyle w:val="math"/>
        </w:rPr>
        <w:fldChar w:fldCharType="begin"/>
      </w:r>
      <w:r>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Pr="004C47CE">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growth has also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97008B">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97008B" w:rsidRPr="0097008B">
        <w:t>(</w:t>
      </w:r>
      <w:proofErr w:type="spellStart"/>
      <w:r w:rsidR="0097008B" w:rsidRPr="0097008B">
        <w:t>Rothlisberg</w:t>
      </w:r>
      <w:proofErr w:type="spellEnd"/>
      <w:r w:rsidR="0097008B" w:rsidRPr="0097008B">
        <w:t>,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 smoothed into two-degree bins </w:t>
      </w:r>
      <w:r w:rsidR="002F28D1">
        <w:rPr>
          <w:rStyle w:val="math"/>
        </w:rPr>
        <w:fldChar w:fldCharType="begin"/>
      </w:r>
      <w:r w:rsidR="00B76BED">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2F28D1" w:rsidRPr="002F28D1">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 xml:space="preserve">included </w:t>
      </w:r>
      <w:r w:rsidR="004931AE">
        <w:rPr>
          <w:rStyle w:val="math"/>
        </w:rPr>
        <w:lastRenderedPageBreak/>
        <w:t>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variable 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4931AE">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4931AE" w:rsidRPr="004931AE">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2F65D8">
      <w:pPr>
        <w:pStyle w:val="NormalWeb"/>
        <w:spacing w:before="0" w:beforeAutospacing="0" w:after="0" w:afterAutospacing="0"/>
        <w:jc w:val="both"/>
        <w:rPr>
          <w:rStyle w:val="math"/>
        </w:rPr>
      </w:pPr>
    </w:p>
    <w:p w14:paraId="3B565134" w14:textId="2226398B" w:rsidR="0026403B" w:rsidRPr="0026403B" w:rsidRDefault="00A11B38" w:rsidP="002F65D8">
      <w:pPr>
        <w:pStyle w:val="NormalWeb"/>
        <w:spacing w:before="0" w:beforeAutospacing="0" w:after="0" w:afterAutospacing="0"/>
        <w:jc w:val="both"/>
        <w:rPr>
          <w:rStyle w:val="math"/>
          <w:i/>
        </w:rPr>
      </w:pPr>
      <w:r>
        <w:rPr>
          <w:rStyle w:val="math"/>
          <w:i/>
        </w:rPr>
        <w:t xml:space="preserve">2.3 </w:t>
      </w:r>
      <w:r w:rsidR="0026403B">
        <w:rPr>
          <w:rStyle w:val="math"/>
          <w:i/>
        </w:rPr>
        <w:t>Growth model</w:t>
      </w:r>
    </w:p>
    <w:p w14:paraId="79761792" w14:textId="45E59A10" w:rsidR="007B2B30" w:rsidRDefault="00366ED0" w:rsidP="002F65D8">
      <w:pPr>
        <w:pStyle w:val="NormalWeb"/>
        <w:spacing w:before="0" w:beforeAutospacing="0" w:after="0" w:afterAutospacing="0"/>
        <w:jc w:val="both"/>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AA1939">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664395" w:rsidRPr="00664395">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97008B" w:rsidP="00CB5BCC">
      <w:pPr>
        <w:pStyle w:val="NormalWeb"/>
        <w:spacing w:before="120" w:beforeAutospacing="0" w:after="0" w:afterAutospacing="0"/>
        <w:jc w:val="right"/>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97008B" w:rsidP="00CB5BCC">
      <w:pPr>
        <w:pStyle w:val="NormalWeb"/>
        <w:spacing w:before="0" w:beforeAutospacing="0" w:after="0" w:afterAutospacing="0"/>
        <w:jc w:val="right"/>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CB5BCC">
      <w:pPr>
        <w:pStyle w:val="NormalWeb"/>
        <w:spacing w:before="0" w:beforeAutospacing="0" w:after="120" w:afterAutospacing="0"/>
        <w:jc w:val="right"/>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4AD71E96" w:rsidR="00001901" w:rsidRDefault="00A11B38" w:rsidP="002F65D8">
      <w:pPr>
        <w:pStyle w:val="NormalWeb"/>
        <w:spacing w:before="0" w:beforeAutospacing="0" w:after="0" w:afterAutospacing="0"/>
        <w:jc w:val="both"/>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664395">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664395" w:rsidRPr="002F3A02">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 xml:space="preserve">r </w:t>
      </w:r>
      <w:r w:rsidR="00596841">
        <w:t>as measured by port samplers</w:t>
      </w:r>
      <w:r w:rsidR="00596841">
        <w:rPr>
          <w:i/>
        </w:rPr>
        <w:t>.</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97008B" w:rsidP="00CB5BCC">
      <w:pPr>
        <w:pStyle w:val="NormalWeb"/>
        <w:spacing w:before="120" w:beforeAutospacing="0" w:after="120" w:afterAutospacing="0"/>
        <w:jc w:val="right"/>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55338394" w:rsidR="006027EC" w:rsidRDefault="00977870"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Pr>
          <w:rFonts w:ascii="Times New Roman" w:hAnsi="Times New Roman" w:cs="Times New Roman"/>
          <w:sz w:val="24"/>
          <w:szCs w:val="24"/>
        </w:rPr>
        <w:t xml:space="preserve">via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BA241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BA2414" w:rsidRPr="00BA241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F67A9A">
        <w:rPr>
          <w:rFonts w:ascii="Times New Roman" w:hAnsi="Times New Roman" w:cs="Times New Roman"/>
          <w:sz w:val="24"/>
          <w:szCs w:val="24"/>
        </w:rPr>
        <w:instrText xml:space="preserve"> ADDIN ZOTERO_ITEM CSL_CITATION {"citationID":"zQDblqth","properties":{"formattedCitation":"(Stan Development Team, 2020)","plainCitation":"(Stan Development Team, 2020)","noteIndex":0},"citationItems":[{"id":2779,"uris":["http://zotero.org/users/783258/items/D5UEEF5S"],"itemData":{"id":2779,"type":"article-journal","title":"RStan: the R interface to Stan","URL":"http://mc-stan.org/","author":[{"family":"Stan Development Team","given":""}],"issued":{"date-parts":[["2020"]]}}}],"schema":"https://github.com/citation-style-language/schema/raw/master/csl-citation.json"} </w:instrText>
      </w:r>
      <w:r w:rsidR="00F67A9A">
        <w:rPr>
          <w:rFonts w:ascii="Times New Roman" w:hAnsi="Times New Roman" w:cs="Times New Roman"/>
          <w:sz w:val="24"/>
          <w:szCs w:val="24"/>
        </w:rPr>
        <w:fldChar w:fldCharType="separate"/>
      </w:r>
      <w:r w:rsidR="00F67A9A" w:rsidRPr="00F67A9A">
        <w:rPr>
          <w:rFonts w:ascii="Times New Roman" w:hAnsi="Times New Roman" w:cs="Times New Roman"/>
          <w:sz w:val="24"/>
        </w:rPr>
        <w:t>(Stan Development Team, 2020)</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 </w:t>
      </w:r>
      <w:r w:rsidR="00F67A9A">
        <w:rPr>
          <w:rFonts w:ascii="Times New Roman" w:hAnsi="Times New Roman" w:cs="Times New Roman"/>
          <w:sz w:val="24"/>
          <w:szCs w:val="24"/>
        </w:rPr>
        <w:fldChar w:fldCharType="begin"/>
      </w:r>
      <w:r w:rsidR="00F67A9A">
        <w:rPr>
          <w:rFonts w:ascii="Times New Roman" w:hAnsi="Times New Roman" w:cs="Times New Roman"/>
          <w:sz w:val="24"/>
          <w:szCs w:val="24"/>
        </w:rPr>
        <w:instrText xml:space="preserve"> ADDIN ZOTERO_ITEM CSL_CITATION {"citationID":"07zaB9sM","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F67A9A">
        <w:rPr>
          <w:rFonts w:ascii="Times New Roman" w:hAnsi="Times New Roman" w:cs="Times New Roman"/>
          <w:sz w:val="24"/>
          <w:szCs w:val="24"/>
        </w:rPr>
        <w:fldChar w:fldCharType="separate"/>
      </w:r>
      <w:r w:rsidR="00F67A9A" w:rsidRPr="00F67A9A">
        <w:rPr>
          <w:rFonts w:ascii="Times New Roman" w:hAnsi="Times New Roman" w:cs="Times New Roman"/>
          <w:sz w:val="24"/>
        </w:rPr>
        <w:t>(R Core Team, 2021)</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5</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effective sample sizes of at least 1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236779" w:rsidRPr="00236779">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97008B" w:rsidP="00CB5BCC">
      <w:pPr>
        <w:pStyle w:val="NormalWeb"/>
        <w:spacing w:before="120" w:beforeAutospacing="0" w:after="120" w:afterAutospacing="0"/>
        <w:jc w:val="right"/>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5C4DC9AE" w:rsidR="000534C3" w:rsidRDefault="00957073" w:rsidP="002F65D8">
      <w:pPr>
        <w:pStyle w:val="NormalWeb"/>
        <w:spacing w:before="0" w:beforeAutospacing="0" w:after="0" w:afterAutospacing="0"/>
        <w:jc w:val="both"/>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size</w:t>
      </w:r>
      <w:r>
        <w:rPr>
          <w:rStyle w:val="math"/>
        </w:rPr>
        <w:t>-</w:t>
      </w:r>
      <w:r w:rsidR="000534C3">
        <w:rPr>
          <w:rStyle w:val="math"/>
        </w:rPr>
        <w:t>at</w:t>
      </w:r>
      <w:r>
        <w:rPr>
          <w:rStyle w:val="math"/>
        </w:rPr>
        <w:t>-</w:t>
      </w:r>
      <w:r w:rsidR="000534C3">
        <w:rPr>
          <w:rStyle w:val="math"/>
        </w:rPr>
        <w:t xml:space="preserve">recruitment of 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growth</w:t>
      </w:r>
      <w:r>
        <w:t>,</w:t>
      </w:r>
      <w:r w:rsidR="00EE0870">
        <w:t xml:space="preserve"> which is </w:t>
      </w:r>
      <w:r w:rsidR="00EE0870">
        <w:lastRenderedPageBreak/>
        <w:t xml:space="preserve">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log-recruitment because there was no clear mechanism for an intermediate optimum.</w:t>
      </w:r>
    </w:p>
    <w:p w14:paraId="7F8F4503" w14:textId="51977AE0" w:rsidR="000534C3" w:rsidRDefault="006D2BEB" w:rsidP="00CB5BCC">
      <w:pPr>
        <w:pStyle w:val="NormalWeb"/>
        <w:spacing w:before="0" w:beforeAutospacing="0" w:after="0" w:afterAutospacing="0"/>
        <w:ind w:firstLine="360"/>
        <w:jc w:val="both"/>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5F2112">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5F2112" w:rsidRPr="005F2112">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w:t>
      </w:r>
      <w:r w:rsidR="001B08C5">
        <w:rPr>
          <w:rStyle w:val="math"/>
        </w:rPr>
        <w:t xml:space="preserve">R </w:t>
      </w:r>
      <w:r w:rsidR="000D5D1E">
        <w:rPr>
          <w:rStyle w:val="math"/>
        </w:rPr>
        <w:t>package</w:t>
      </w:r>
      <w:r w:rsidR="007C67FB">
        <w:rPr>
          <w:rStyle w:val="math"/>
        </w:rPr>
        <w:t xml:space="preserve"> </w:t>
      </w:r>
      <w:r w:rsidR="007C67FB">
        <w:rPr>
          <w:rStyle w:val="math"/>
        </w:rPr>
        <w:fldChar w:fldCharType="begin"/>
      </w:r>
      <w:r w:rsidR="00857247">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7C67FB" w:rsidRPr="007C67FB">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5F2112">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5F2112" w:rsidRPr="005F2112">
        <w:t>(Sivula et al., 2023)</w:t>
      </w:r>
      <w:r w:rsidR="005F2112">
        <w:rPr>
          <w:rStyle w:val="math"/>
        </w:rPr>
        <w:fldChar w:fldCharType="end"/>
      </w:r>
      <w:r w:rsidR="005F2112">
        <w:rPr>
          <w:rStyle w:val="math"/>
        </w:rPr>
        <w:t xml:space="preserve">. </w:t>
      </w:r>
    </w:p>
    <w:p w14:paraId="56782332" w14:textId="31F7C72D" w:rsidR="004C060F" w:rsidRDefault="003D3CA4" w:rsidP="00CB5BCC">
      <w:pPr>
        <w:spacing w:before="240" w:after="0" w:line="240" w:lineRule="auto"/>
        <w:jc w:val="both"/>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2EE7006D" w:rsidR="0026403B" w:rsidRDefault="005E2AE4" w:rsidP="00CB5BC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he estimated growth model was t</w:t>
      </w:r>
      <w:r w:rsidR="00C61B17">
        <w:rPr>
          <w:rFonts w:ascii="Times New Roman" w:hAnsi="Times New Roman" w:cs="Times New Roman"/>
          <w:sz w:val="24"/>
          <w:szCs w:val="24"/>
        </w:rPr>
        <w:t>hen</w:t>
      </w:r>
      <w:r>
        <w:rPr>
          <w:rFonts w:ascii="Times New Roman" w:hAnsi="Times New Roman" w:cs="Times New Roman"/>
          <w:sz w:val="24"/>
          <w:szCs w:val="24"/>
        </w:rPr>
        <w:t xml:space="preserve">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2)</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13AAB3FC" w:rsidR="006D56E3" w:rsidRPr="006D56E3" w:rsidRDefault="001C6C67"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recruit, projects that recruit through 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Pr>
          <w:rFonts w:ascii="Times New Roman" w:hAnsi="Times New Roman" w:cs="Times New Roman"/>
          <w:sz w:val="24"/>
          <w:szCs w:val="24"/>
        </w:rPr>
        <w:t xml:space="preserve">1.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97008B" w:rsidP="00CB5BCC">
      <w:pPr>
        <w:spacing w:before="120" w:after="120" w:line="24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638A71B9" w:rsidR="00D05D5C" w:rsidRDefault="00872A23"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 xml:space="preserve">fishing mortality rat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s and is</w:t>
      </w:r>
    </w:p>
    <w:p w14:paraId="2A8AA94E" w14:textId="79B84B85" w:rsidR="00D05D5C" w:rsidRPr="00B000A5" w:rsidRDefault="0097008B" w:rsidP="00CB5BCC">
      <w:pPr>
        <w:spacing w:before="120" w:after="120" w:line="24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2AEE047C" w:rsidR="00E14A76" w:rsidRPr="00D05D5C" w:rsidRDefault="001C6C67" w:rsidP="00CB5BCC">
      <w:pPr>
        <w:spacing w:after="0" w:line="24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E9544A">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E9544A" w:rsidRPr="00E9544A">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E14A76">
        <w:rPr>
          <w:rFonts w:ascii="Times New Roman" w:eastAsiaTheme="minorEastAsia" w:hAnsi="Times New Roman" w:cs="Times New Roman"/>
          <w:sz w:val="24"/>
          <w:szCs w:val="24"/>
        </w:rPr>
        <w:t xml:space="preserve">Because of the seasonal nature of both fishing and natural mortality, t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The virtual population analysis used to manage the fishery makes the same assumption</w:t>
      </w:r>
      <w:r w:rsidR="00A1327F">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97008B">
        <w:rPr>
          <w:rFonts w:ascii="Times New Roman" w:eastAsiaTheme="minorEastAsia" w:hAnsi="Times New Roman" w:cs="Times New Roman"/>
          <w:sz w:val="24"/>
          <w:szCs w:val="24"/>
        </w:rPr>
        <w:instrText xml:space="preserve"> ADDIN ZOTERO_ITEM CSL_CITATION {"citationID":"ltwDzF41","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97008B" w:rsidRPr="0097008B">
        <w:rPr>
          <w:rFonts w:ascii="Times New Roman" w:hAnsi="Times New Roman" w:cs="Times New Roman"/>
          <w:sz w:val="24"/>
        </w:rPr>
        <w:t>(Hannah and Jones, 2014a)</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1429BACC" w:rsidR="00B000A5" w:rsidRDefault="00512279"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 in 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2</w:t>
      </w:r>
      <w:r w:rsidR="00066F21">
        <w:rPr>
          <w:rFonts w:ascii="Times New Roman" w:hAnsi="Times New Roman" w:cs="Times New Roman"/>
          <w:sz w:val="24"/>
          <w:szCs w:val="24"/>
        </w:rPr>
        <w:t>, Fig. S</w:t>
      </w:r>
      <w:r w:rsidR="00FE4B1B">
        <w:rPr>
          <w:rFonts w:ascii="Times New Roman" w:hAnsi="Times New Roman" w:cs="Times New Roman"/>
          <w:sz w:val="24"/>
          <w:szCs w:val="24"/>
        </w:rPr>
        <w:t>1</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yield summed across all bimonthly age increments.</w:t>
      </w:r>
    </w:p>
    <w:p w14:paraId="5809C49E" w14:textId="68BE899D" w:rsidR="0047517A" w:rsidRPr="0091245B" w:rsidRDefault="00A82904"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2016-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lastRenderedPageBreak/>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l materials.</w:t>
      </w:r>
    </w:p>
    <w:p w14:paraId="78C336CA" w14:textId="21E6978B" w:rsidR="006027EC" w:rsidRPr="00CB5BCC" w:rsidRDefault="006027EC" w:rsidP="00CB5BCC">
      <w:pPr>
        <w:keepNext/>
        <w:spacing w:before="240" w:after="0" w:line="240" w:lineRule="auto"/>
        <w:jc w:val="both"/>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2F65D8">
      <w:pPr>
        <w:spacing w:after="0" w:line="240" w:lineRule="auto"/>
        <w:jc w:val="both"/>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295D7111" w:rsidR="00BA2A7E" w:rsidRDefault="000B498E"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8A3F58">
        <w:rPr>
          <w:rFonts w:ascii="Times New Roman" w:hAnsi="Times New Roman" w:cs="Times New Roman"/>
          <w:sz w:val="24"/>
          <w:szCs w:val="24"/>
        </w:rPr>
        <w:t>2</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somewhat during the winter months.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 xml:space="preserve">coastlin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39075F">
        <w:rPr>
          <w:rFonts w:ascii="Times New Roman" w:hAnsi="Times New Roman" w:cs="Times New Roman"/>
          <w:sz w:val="24"/>
          <w:szCs w:val="24"/>
        </w:rPr>
        <w:t xml:space="preserve"> </w:t>
      </w:r>
    </w:p>
    <w:p w14:paraId="1EC7140E" w14:textId="52348972" w:rsidR="0039075F" w:rsidRDefault="005849AD" w:rsidP="00CB5BCC">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The model generally fit</w:t>
      </w:r>
      <w:r w:rsidR="001D4107">
        <w:rPr>
          <w:rFonts w:ascii="Times New Roman" w:hAnsi="Times New Roman" w:cs="Times New Roman"/>
          <w:sz w:val="24"/>
          <w:szCs w:val="24"/>
        </w:rPr>
        <w:t>ted</w:t>
      </w:r>
      <w:r>
        <w:rPr>
          <w:rFonts w:ascii="Times New Roman" w:hAnsi="Times New Roman" w:cs="Times New Roman"/>
          <w:sz w:val="24"/>
          <w:szCs w:val="24"/>
        </w:rPr>
        <w:t xml:space="preserve">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 xml:space="preserve">recruitment and </w:t>
      </w:r>
      <w:r w:rsidR="001D4107">
        <w:rPr>
          <w:rFonts w:ascii="Times New Roman" w:hAnsi="Times New Roman" w:cs="Times New Roman"/>
          <w:sz w:val="24"/>
          <w:szCs w:val="24"/>
        </w:rPr>
        <w:t xml:space="preserve">the </w:t>
      </w:r>
      <w:r w:rsidR="003107A2">
        <w:rPr>
          <w:rFonts w:ascii="Times New Roman" w:hAnsi="Times New Roman" w:cs="Times New Roman"/>
          <w:sz w:val="24"/>
          <w:szCs w:val="24"/>
        </w:rPr>
        <w:t xml:space="preserve">process </w:t>
      </w:r>
      <w:r w:rsidR="00095E2A">
        <w:rPr>
          <w:rFonts w:ascii="Times New Roman" w:hAnsi="Times New Roman" w:cs="Times New Roman"/>
          <w:sz w:val="24"/>
          <w:szCs w:val="24"/>
        </w:rPr>
        <w:t>variance</w:t>
      </w:r>
      <w:r w:rsidR="003107A2">
        <w:rPr>
          <w:rFonts w:ascii="Times New Roman" w:hAnsi="Times New Roman" w:cs="Times New Roman"/>
          <w:sz w:val="24"/>
          <w:szCs w:val="24"/>
        </w:rPr>
        <w:t xml:space="preserve"> (</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FE4B1B">
        <w:rPr>
          <w:rFonts w:ascii="Times New Roman" w:hAnsi="Times New Roman" w:cs="Times New Roman"/>
          <w:sz w:val="24"/>
          <w:szCs w:val="24"/>
        </w:rPr>
        <w:t>2</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8A3F58">
        <w:rPr>
          <w:rFonts w:ascii="Times New Roman" w:hAnsi="Times New Roman" w:cs="Times New Roman"/>
          <w:sz w:val="24"/>
          <w:szCs w:val="24"/>
        </w:rPr>
        <w:t>3</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FE4B1B">
        <w:rPr>
          <w:rFonts w:ascii="Times New Roman" w:hAnsi="Times New Roman" w:cs="Times New Roman"/>
          <w:sz w:val="24"/>
          <w:szCs w:val="24"/>
        </w:rPr>
        <w:t>2</w:t>
      </w:r>
      <w:r w:rsidR="00DC7042">
        <w:rPr>
          <w:rFonts w:ascii="Times New Roman" w:hAnsi="Times New Roman" w:cs="Times New Roman"/>
          <w:sz w:val="24"/>
          <w:szCs w:val="24"/>
        </w:rPr>
        <w:t>, S</w:t>
      </w:r>
      <w:r w:rsidR="00FE4B1B">
        <w:rPr>
          <w:rFonts w:ascii="Times New Roman" w:hAnsi="Times New Roman" w:cs="Times New Roman"/>
          <w:sz w:val="24"/>
          <w:szCs w:val="24"/>
        </w:rPr>
        <w:t>3</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Various approaches were tried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8A3F58">
        <w:rPr>
          <w:rFonts w:ascii="Times New Roman" w:hAnsi="Times New Roman" w:cs="Times New Roman"/>
          <w:sz w:val="24"/>
          <w:szCs w:val="24"/>
        </w:rPr>
        <w:t>3</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 xml:space="preserve">is shared across all areas. The observation variance, which includes </w:t>
      </w:r>
      <w:r w:rsidR="0054198B">
        <w:rPr>
          <w:rFonts w:ascii="Times New Roman" w:hAnsi="Times New Roman" w:cs="Times New Roman"/>
          <w:sz w:val="24"/>
          <w:szCs w:val="24"/>
        </w:rPr>
        <w:t xml:space="preserve">both </w:t>
      </w:r>
      <w:r w:rsidR="00F218B5">
        <w:rPr>
          <w:rFonts w:ascii="Times New Roman" w:hAnsi="Times New Roman" w:cs="Times New Roman"/>
          <w:sz w:val="24"/>
          <w:szCs w:val="24"/>
        </w:rPr>
        <w:t xml:space="preserve">actual </w:t>
      </w:r>
      <w:r w:rsidR="0054198B">
        <w:rPr>
          <w:rFonts w:ascii="Times New Roman" w:hAnsi="Times New Roman" w:cs="Times New Roman"/>
          <w:sz w:val="24"/>
          <w:szCs w:val="24"/>
        </w:rPr>
        <w:t>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CB5BCC">
      <w:pPr>
        <w:keepNext/>
        <w:spacing w:before="240" w:after="0" w:line="240" w:lineRule="auto"/>
        <w:jc w:val="both"/>
        <w:rPr>
          <w:rFonts w:ascii="Times New Roman" w:hAnsi="Times New Roman" w:cs="Times New Roman"/>
          <w:i/>
          <w:iCs/>
          <w:sz w:val="24"/>
          <w:szCs w:val="24"/>
        </w:rPr>
      </w:pPr>
      <w:r w:rsidRPr="00317770">
        <w:rPr>
          <w:rFonts w:ascii="Times New Roman" w:hAnsi="Times New Roman" w:cs="Times New Roman"/>
          <w:i/>
          <w:iCs/>
          <w:sz w:val="24"/>
          <w:szCs w:val="24"/>
        </w:rPr>
        <w:t>3.2 Environmental drivers of size-at-recruitment</w:t>
      </w:r>
    </w:p>
    <w:p w14:paraId="565915CE" w14:textId="2B7E459A" w:rsidR="00BA2A7E" w:rsidRDefault="00BA2A7E" w:rsidP="00DF24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8A3F58">
        <w:rPr>
          <w:rFonts w:ascii="Times New Roman" w:hAnsi="Times New Roman" w:cs="Times New Roman"/>
          <w:sz w:val="24"/>
          <w:szCs w:val="24"/>
        </w:rPr>
        <w:t>4</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a single linear term for CUTI had the highest (best-fitting) ELPD, and the base model with no covariates had the lowest ELPD. However, the difference between these two models was 3.6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8B0F50" w:rsidRPr="008B0F50">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CUTI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112 mm decrease in length at recruitment for every 1 unit increase in standardized CUTI</w:t>
      </w:r>
      <w:r w:rsidR="000C52BF">
        <w:rPr>
          <w:rFonts w:ascii="Times New Roman" w:hAnsi="Times New Roman" w:cs="Times New Roman"/>
          <w:sz w:val="24"/>
          <w:szCs w:val="24"/>
        </w:rPr>
        <w:t xml:space="preserve"> during the spring of larval release</w:t>
      </w:r>
      <w:r w:rsidR="00D23014">
        <w:rPr>
          <w:rFonts w:ascii="Times New Roman" w:hAnsi="Times New Roman" w:cs="Times New Roman"/>
          <w:sz w:val="24"/>
          <w:szCs w:val="24"/>
        </w:rPr>
        <w:t>. This result suggests slower growth under stronger upwelling of cool nutrient-rich waters</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345, 0.125)</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Therefore, b</w:t>
      </w:r>
      <w:r w:rsidR="00DC42D9">
        <w:rPr>
          <w:rFonts w:ascii="Times New Roman" w:hAnsi="Times New Roman" w:cs="Times New Roman"/>
          <w:sz w:val="24"/>
          <w:szCs w:val="24"/>
        </w:rPr>
        <w:t xml:space="preserve">ecause no variables </w:t>
      </w:r>
      <w:r w:rsidR="0034509D">
        <w:rPr>
          <w:rFonts w:ascii="Times New Roman" w:hAnsi="Times New Roman" w:cs="Times New Roman"/>
          <w:sz w:val="24"/>
          <w:szCs w:val="24"/>
        </w:rPr>
        <w:t xml:space="preserve">substantially </w:t>
      </w:r>
      <w:r w:rsidR="00DC42D9">
        <w:rPr>
          <w:rFonts w:ascii="Times New Roman" w:hAnsi="Times New Roman" w:cs="Times New Roman"/>
          <w:sz w:val="24"/>
          <w:szCs w:val="24"/>
        </w:rPr>
        <w:t xml:space="preserve">improved </w:t>
      </w:r>
      <w:r w:rsidR="007C4E63">
        <w:rPr>
          <w:rFonts w:ascii="Times New Roman" w:hAnsi="Times New Roman" w:cs="Times New Roman"/>
          <w:sz w:val="24"/>
          <w:szCs w:val="24"/>
        </w:rPr>
        <w:t>the model, subsequent results are from the base model with no covariates</w:t>
      </w:r>
      <w:r w:rsidR="00DA616A">
        <w:rPr>
          <w:rFonts w:ascii="Times New Roman" w:hAnsi="Times New Roman" w:cs="Times New Roman"/>
          <w:sz w:val="24"/>
          <w:szCs w:val="24"/>
        </w:rPr>
        <w:t>.</w:t>
      </w:r>
    </w:p>
    <w:p w14:paraId="7B0558E7" w14:textId="7313FE2E" w:rsidR="00DF24E8" w:rsidRPr="00CB5BCC" w:rsidRDefault="00DF24E8" w:rsidP="00317770">
      <w:pPr>
        <w:keepNext/>
        <w:spacing w:before="240" w:after="0" w:line="240" w:lineRule="auto"/>
        <w:jc w:val="both"/>
        <w:rPr>
          <w:rFonts w:ascii="Times New Roman" w:hAnsi="Times New Roman" w:cs="Times New Roman"/>
          <w:i/>
          <w:iCs/>
          <w:sz w:val="24"/>
          <w:szCs w:val="24"/>
        </w:rPr>
      </w:pPr>
      <w:r w:rsidRPr="00CB5BCC">
        <w:rPr>
          <w:rFonts w:ascii="Times New Roman" w:hAnsi="Times New Roman" w:cs="Times New Roman"/>
          <w:i/>
          <w:iCs/>
          <w:sz w:val="24"/>
          <w:szCs w:val="24"/>
        </w:rPr>
        <w:t>3.3 Revenue-per-recruit model and opening dates</w:t>
      </w:r>
    </w:p>
    <w:p w14:paraId="32A66CEF" w14:textId="20EF0BA4" w:rsidR="0047130D" w:rsidRPr="00BC164F" w:rsidRDefault="00BC164F" w:rsidP="00DF24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3A69BE">
        <w:rPr>
          <w:rFonts w:ascii="Times New Roman" w:hAnsi="Times New Roman" w:cs="Times New Roman"/>
          <w:sz w:val="24"/>
          <w:szCs w:val="24"/>
        </w:rPr>
        <w:t>,</w:t>
      </w:r>
      <w:r w:rsidR="00710319">
        <w:rPr>
          <w:rFonts w:ascii="Times New Roman" w:hAnsi="Times New Roman" w:cs="Times New Roman"/>
          <w:sz w:val="24"/>
          <w:szCs w:val="24"/>
        </w:rPr>
        <w:t xml:space="preserve"> </w:t>
      </w:r>
      <w:r>
        <w:rPr>
          <w:rFonts w:ascii="Times New Roman" w:hAnsi="Times New Roman" w:cs="Times New Roman"/>
          <w:sz w:val="24"/>
          <w:szCs w:val="24"/>
        </w:rPr>
        <w:t>an opening date of April 1 maximize</w:t>
      </w:r>
      <w:r w:rsidR="00B146B9">
        <w:rPr>
          <w:rFonts w:ascii="Times New Roman" w:hAnsi="Times New Roman" w:cs="Times New Roman"/>
          <w:sz w:val="24"/>
          <w:szCs w:val="24"/>
        </w:rPr>
        <w:t>d</w:t>
      </w:r>
      <w:r>
        <w:rPr>
          <w:rFonts w:ascii="Times New Roman" w:hAnsi="Times New Roman" w:cs="Times New Roman"/>
          <w:sz w:val="24"/>
          <w:szCs w:val="24"/>
        </w:rPr>
        <w:t xml:space="preserve"> expected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up </w:t>
      </w:r>
      <w:r w:rsidR="003A69BE">
        <w:rPr>
          <w:rFonts w:ascii="Times New Roman" w:hAnsi="Times New Roman" w:cs="Times New Roman"/>
          <w:sz w:val="24"/>
          <w:szCs w:val="24"/>
        </w:rPr>
        <w:t>until</w:t>
      </w:r>
      <w:r>
        <w:rPr>
          <w:rFonts w:ascii="Times New Roman" w:hAnsi="Times New Roman" w:cs="Times New Roman"/>
          <w:sz w:val="24"/>
          <w:szCs w:val="24"/>
        </w:rPr>
        <w:t xml:space="preserve"> a fishing mortality rate of around 0.</w:t>
      </w:r>
      <w:r w:rsidR="003A69BE">
        <w:rPr>
          <w:rFonts w:ascii="Times New Roman" w:hAnsi="Times New Roman" w:cs="Times New Roman"/>
          <w:sz w:val="24"/>
          <w:szCs w:val="24"/>
        </w:rPr>
        <w:t>15</w:t>
      </w:r>
      <w:r>
        <w:rPr>
          <w:rFonts w:ascii="Times New Roman" w:hAnsi="Times New Roman" w:cs="Times New Roman"/>
          <w:sz w:val="24"/>
          <w:szCs w:val="24"/>
        </w:rPr>
        <w:t xml:space="preserve"> mo</w:t>
      </w:r>
      <w:r w:rsidR="003A69BE">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Fig. </w:t>
      </w:r>
      <w:r w:rsidR="008A3F58">
        <w:rPr>
          <w:rFonts w:ascii="Times New Roman" w:hAnsi="Times New Roman" w:cs="Times New Roman"/>
          <w:sz w:val="24"/>
          <w:szCs w:val="24"/>
        </w:rPr>
        <w:t>3</w:t>
      </w:r>
      <w:r w:rsidR="00C429AE">
        <w:rPr>
          <w:rFonts w:ascii="Times New Roman" w:hAnsi="Times New Roman" w:cs="Times New Roman"/>
          <w:sz w:val="24"/>
          <w:szCs w:val="24"/>
        </w:rPr>
        <w:t>b</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F &gt; 0.15)</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F065FF">
        <w:rPr>
          <w:rFonts w:ascii="Times New Roman" w:hAnsi="Times New Roman" w:cs="Times New Roman"/>
          <w:sz w:val="24"/>
          <w:szCs w:val="24"/>
        </w:rPr>
        <w:t xml:space="preserve">different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 xml:space="preserve">fishing </w:t>
      </w:r>
      <w:r>
        <w:rPr>
          <w:rFonts w:ascii="Times New Roman" w:hAnsi="Times New Roman" w:cs="Times New Roman"/>
          <w:sz w:val="24"/>
          <w:szCs w:val="24"/>
        </w:rPr>
        <w:lastRenderedPageBreak/>
        <w:t>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3)</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97008B">
        <w:rPr>
          <w:rFonts w:ascii="Times New Roman" w:hAnsi="Times New Roman" w:cs="Times New Roman"/>
          <w:sz w:val="24"/>
          <w:szCs w:val="24"/>
        </w:rPr>
        <w:instrText xml:space="preserve"> ADDIN ZOTERO_ITEM CSL_CITATION {"citationID":"LJvqB9fW","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97008B" w:rsidRPr="0097008B">
        <w:rPr>
          <w:rFonts w:ascii="Times New Roman" w:hAnsi="Times New Roman" w:cs="Times New Roman"/>
          <w:sz w:val="24"/>
        </w:rPr>
        <w:t>(Hannah and Jones, 2014a)</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4ADF305C" w:rsidR="006027EC" w:rsidRDefault="00323557" w:rsidP="000E55E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ins w:id="0" w:author="Andre" w:date="2023-12-29T13:56:00Z">
        <w:r w:rsidR="00142B96">
          <w:rPr>
            <w:rFonts w:ascii="Times New Roman" w:hAnsi="Times New Roman" w:cs="Times New Roman"/>
            <w:sz w:val="24"/>
            <w:szCs w:val="24"/>
          </w:rPr>
          <w:t>(</w:t>
        </w:r>
        <w:r w:rsidR="00142B96" w:rsidRPr="00142B96">
          <w:rPr>
            <w:rFonts w:ascii="Times New Roman" w:hAnsi="Times New Roman" w:cs="Times New Roman"/>
            <w:sz w:val="24"/>
            <w:szCs w:val="24"/>
            <w:highlight w:val="yellow"/>
            <w:rPrChange w:id="1" w:author="Andre" w:date="2023-12-29T13:56:00Z">
              <w:rPr>
                <w:rFonts w:ascii="Times New Roman" w:hAnsi="Times New Roman" w:cs="Times New Roman"/>
                <w:sz w:val="24"/>
                <w:szCs w:val="24"/>
              </w:rPr>
            </w:rPrChange>
          </w:rPr>
          <w:t>range</w:t>
        </w:r>
        <w:r w:rsidR="00142B96">
          <w:rPr>
            <w:rFonts w:ascii="Times New Roman" w:hAnsi="Times New Roman" w:cs="Times New Roman"/>
            <w:sz w:val="24"/>
            <w:szCs w:val="24"/>
          </w:rPr>
          <w:t xml:space="preserve">) </w:t>
        </w:r>
      </w:ins>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 particularly areas 30 and 32</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4)</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2)</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d as habitat for </w:t>
      </w:r>
      <w:r w:rsidR="006D3B56">
        <w:rPr>
          <w:rFonts w:ascii="Times New Roman" w:hAnsi="Times New Roman" w:cs="Times New Roman"/>
          <w:sz w:val="24"/>
          <w:szCs w:val="24"/>
        </w:rPr>
        <w:t>the largest size shrimp.</w:t>
      </w:r>
    </w:p>
    <w:p w14:paraId="5E2F9402" w14:textId="714A73D1" w:rsidR="00094AB0" w:rsidRDefault="00B447D9" w:rsidP="000E55E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873DBC">
        <w:rPr>
          <w:rFonts w:ascii="Times New Roman" w:hAnsi="Times New Roman" w:cs="Times New Roman"/>
          <w:sz w:val="24"/>
          <w:szCs w:val="24"/>
        </w:rPr>
        <w:t xml:space="preserve">2, </w:t>
      </w:r>
      <w:r w:rsidR="008A3F58">
        <w:rPr>
          <w:rFonts w:ascii="Times New Roman" w:hAnsi="Times New Roman" w:cs="Times New Roman"/>
          <w:sz w:val="24"/>
          <w:szCs w:val="24"/>
        </w:rPr>
        <w:t>5</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w:t>
      </w:r>
      <w:r w:rsidR="00142B96">
        <w:rPr>
          <w:rStyle w:val="CommentReference"/>
        </w:rPr>
        <w:commentReference w:id="2"/>
      </w:r>
      <w:r w:rsidR="00301580">
        <w:rPr>
          <w:rStyle w:val="CommentReference"/>
        </w:rPr>
        <w:commentReference w:id="3"/>
      </w:r>
      <w:r w:rsidR="006D3B56">
        <w:rPr>
          <w:rFonts w:ascii="Times New Roman" w:hAnsi="Times New Roman" w:cs="Times New Roman"/>
          <w:sz w:val="24"/>
          <w:szCs w:val="24"/>
        </w:rPr>
        <w:t>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1991,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1,</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right (i.e., all opening dates are</w:t>
      </w:r>
      <w:r w:rsidR="00094AB0">
        <w:rPr>
          <w:rFonts w:ascii="Times New Roman" w:hAnsi="Times New Roman" w:cs="Times New Roman"/>
          <w:sz w:val="24"/>
          <w:szCs w:val="24"/>
        </w:rPr>
        <w:t xml:space="preserve"> similarly optimal</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Thus, i</w:t>
      </w:r>
      <w:r w:rsidR="00C70A28">
        <w:rPr>
          <w:rFonts w:ascii="Times New Roman" w:hAnsi="Times New Roman" w:cs="Times New Roman"/>
          <w:sz w:val="24"/>
          <w:szCs w:val="24"/>
        </w:rPr>
        <w:t xml:space="preserve">f fishing mortality is 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 xml:space="preserve">are not incentivized to fish due to low prices, high costs, or other opportunities, a large year class overwhelms fishing capacity) or average, an early opening date </w:t>
      </w:r>
      <w:r w:rsidR="00A6315E">
        <w:rPr>
          <w:rFonts w:ascii="Times New Roman" w:hAnsi="Times New Roman" w:cs="Times New Roman"/>
          <w:sz w:val="24"/>
          <w:szCs w:val="24"/>
        </w:rPr>
        <w:t xml:space="preserve">is </w:t>
      </w:r>
      <w:r w:rsidR="00C70A28">
        <w:rPr>
          <w:rFonts w:ascii="Times New Roman" w:hAnsi="Times New Roman" w:cs="Times New Roman"/>
          <w:sz w:val="24"/>
          <w:szCs w:val="24"/>
        </w:rPr>
        <w:t>best. If fishing mortality is high, however, the optimal decision on opening depends on the size of the shrimp.</w:t>
      </w:r>
    </w:p>
    <w:p w14:paraId="1F44C2BC" w14:textId="42B7BE43" w:rsidR="00236779" w:rsidRPr="00B447D9" w:rsidRDefault="00196812" w:rsidP="000E55E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8A3F58">
        <w:rPr>
          <w:rFonts w:ascii="Times New Roman" w:hAnsi="Times New Roman" w:cs="Times New Roman"/>
          <w:sz w:val="24"/>
          <w:szCs w:val="24"/>
        </w:rPr>
        <w:t>6</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1),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generally beneficial to postpone opening in 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1991)</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0E55EA">
      <w:pPr>
        <w:keepNext/>
        <w:spacing w:before="240" w:after="0" w:line="240" w:lineRule="auto"/>
        <w:jc w:val="both"/>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2D147058" w:rsidR="00C55FE3" w:rsidRDefault="00C55FE3" w:rsidP="00C55F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independent factors on growth, no work to date has explored growth variability in a mechanistic fashion such as the one employed here, more directly modeling the data as they were collected </w:t>
      </w:r>
      <w:r>
        <w:rPr>
          <w:rFonts w:ascii="Times New Roman" w:hAnsi="Times New Roman" w:cs="Times New Roman"/>
          <w:sz w:val="24"/>
          <w:szCs w:val="24"/>
        </w:rPr>
        <w:fldChar w:fldCharType="begin"/>
      </w:r>
      <w:r w:rsidR="0097008B">
        <w:rPr>
          <w:rFonts w:ascii="Times New Roman" w:hAnsi="Times New Roman" w:cs="Times New Roman"/>
          <w:sz w:val="24"/>
          <w:szCs w:val="24"/>
        </w:rPr>
        <w:instrText xml:space="preserve"> ADDIN ZOTERO_ITEM CSL_CITATION {"citationID":"hgavGtON","properties":{"unsorted":true,"formattedCitation":"(Hannah and Jones, 2014b, 2016; Groth and Hannah, 2018; Groth, 2022)","plainCitation":"(Hannah and Jones, 2014b,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97008B" w:rsidRPr="0097008B">
        <w:rPr>
          <w:rFonts w:ascii="Times New Roman" w:hAnsi="Times New Roman" w:cs="Times New Roman"/>
          <w:sz w:val="24"/>
        </w:rPr>
        <w:t xml:space="preserve">(Hannah and Jones, 2014b, 2016; </w:t>
      </w:r>
      <w:proofErr w:type="spellStart"/>
      <w:r w:rsidR="0097008B" w:rsidRPr="0097008B">
        <w:rPr>
          <w:rFonts w:ascii="Times New Roman" w:hAnsi="Times New Roman" w:cs="Times New Roman"/>
          <w:sz w:val="24"/>
        </w:rPr>
        <w:t>Groth</w:t>
      </w:r>
      <w:proofErr w:type="spellEnd"/>
      <w:r w:rsidR="0097008B" w:rsidRPr="0097008B">
        <w:rPr>
          <w:rFonts w:ascii="Times New Roman" w:hAnsi="Times New Roman" w:cs="Times New Roman"/>
          <w:sz w:val="24"/>
        </w:rPr>
        <w:t xml:space="preserve"> and Hannah, 2018; </w:t>
      </w:r>
      <w:proofErr w:type="spellStart"/>
      <w:r w:rsidR="0097008B" w:rsidRPr="0097008B">
        <w:rPr>
          <w:rFonts w:ascii="Times New Roman" w:hAnsi="Times New Roman" w:cs="Times New Roman"/>
          <w:sz w:val="24"/>
        </w:rPr>
        <w:t>Groth</w:t>
      </w:r>
      <w:proofErr w:type="spellEnd"/>
      <w:r w:rsidR="0097008B" w:rsidRPr="0097008B">
        <w:rPr>
          <w:rFonts w:ascii="Times New Roman" w:hAnsi="Times New Roman" w:cs="Times New Roman"/>
          <w:sz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looked at the joint impact of natural mortality, fishing mortality, and the response metric- revenue versus yield-per-recru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Pr="00414145">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We chose to use the metric more relevant to the fishing fleet (revenue-per-recruit), and added a new dimension to the analysis in its place: size-at-recruitment. This allowed us to provide more dynamic advice over both time and space, giving managers information they can use to adaptively manage the fishery.</w:t>
      </w:r>
    </w:p>
    <w:p w14:paraId="33381B3F" w14:textId="1289AEC9" w:rsidR="00427441" w:rsidRPr="00B76BED" w:rsidRDefault="00427441" w:rsidP="00B76BED">
      <w:pPr>
        <w:spacing w:before="240" w:after="0" w:line="240" w:lineRule="auto"/>
        <w:jc w:val="both"/>
        <w:rPr>
          <w:rFonts w:ascii="Times New Roman" w:hAnsi="Times New Roman" w:cs="Times New Roman"/>
          <w:i/>
          <w:iCs/>
          <w:sz w:val="24"/>
          <w:szCs w:val="24"/>
        </w:rPr>
      </w:pPr>
      <w:r w:rsidRPr="000E55EA">
        <w:rPr>
          <w:rFonts w:ascii="Times New Roman" w:hAnsi="Times New Roman" w:cs="Times New Roman"/>
          <w:i/>
          <w:iCs/>
          <w:sz w:val="24"/>
          <w:szCs w:val="24"/>
        </w:rPr>
        <w:lastRenderedPageBreak/>
        <w:t xml:space="preserve">4.1 </w:t>
      </w:r>
      <w:r w:rsidRPr="00B76BED">
        <w:rPr>
          <w:rFonts w:ascii="Times New Roman" w:hAnsi="Times New Roman" w:cs="Times New Roman"/>
          <w:i/>
          <w:iCs/>
          <w:sz w:val="24"/>
          <w:szCs w:val="24"/>
          <w:highlight w:val="yellow"/>
        </w:rPr>
        <w:t>Section o</w:t>
      </w:r>
      <w:r>
        <w:rPr>
          <w:rFonts w:ascii="Times New Roman" w:hAnsi="Times New Roman" w:cs="Times New Roman"/>
          <w:i/>
          <w:iCs/>
          <w:sz w:val="24"/>
          <w:szCs w:val="24"/>
          <w:highlight w:val="yellow"/>
        </w:rPr>
        <w:t>n</w:t>
      </w:r>
      <w:r w:rsidRPr="00427441">
        <w:rPr>
          <w:rFonts w:ascii="Times New Roman" w:hAnsi="Times New Roman" w:cs="Times New Roman"/>
          <w:i/>
          <w:iCs/>
          <w:sz w:val="24"/>
          <w:szCs w:val="24"/>
          <w:highlight w:val="yellow"/>
          <w:rPrChange w:id="4" w:author="Andre" w:date="2023-12-30T04:25:00Z">
            <w:rPr>
              <w:rFonts w:ascii="Times New Roman" w:hAnsi="Times New Roman" w:cs="Times New Roman"/>
              <w:sz w:val="24"/>
              <w:szCs w:val="24"/>
            </w:rPr>
          </w:rPrChange>
        </w:rPr>
        <w:t xml:space="preserve"> methods – benefits thereof</w:t>
      </w:r>
    </w:p>
    <w:p w14:paraId="14FB6A75" w14:textId="5530AE2B" w:rsidR="000C74BD" w:rsidRDefault="00C55FE3" w:rsidP="00862C1B">
      <w:pPr>
        <w:spacing w:after="0" w:line="240" w:lineRule="auto"/>
        <w:jc w:val="both"/>
        <w:rPr>
          <w:rFonts w:ascii="Times New Roman" w:hAnsi="Times New Roman" w:cs="Times New Roman"/>
          <w:sz w:val="24"/>
          <w:szCs w:val="24"/>
        </w:rPr>
      </w:pPr>
      <w:r w:rsidRPr="00C55FE3">
        <w:rPr>
          <w:rFonts w:ascii="Times New Roman" w:hAnsi="Times New Roman" w:cs="Times New Roman"/>
          <w:sz w:val="24"/>
          <w:szCs w:val="24"/>
          <w:highlight w:val="yellow"/>
          <w:rPrChange w:id="5" w:author="Andre" w:date="2023-12-30T04:35:00Z">
            <w:rPr>
              <w:rFonts w:ascii="Times New Roman" w:hAnsi="Times New Roman" w:cs="Times New Roman"/>
              <w:sz w:val="24"/>
              <w:szCs w:val="24"/>
            </w:rPr>
          </w:rPrChange>
        </w:rPr>
        <w:t>Add what you think the benefits are.</w:t>
      </w:r>
      <w:r>
        <w:rPr>
          <w:rFonts w:ascii="Times New Roman" w:hAnsi="Times New Roman" w:cs="Times New Roman"/>
          <w:sz w:val="24"/>
          <w:szCs w:val="24"/>
        </w:rPr>
        <w:t xml:space="preserve"> Our approach did require more complex models with extra parameters compared to the simpler regression approach used to model </w:t>
      </w:r>
      <w:commentRangeStart w:id="6"/>
      <w:r>
        <w:rPr>
          <w:rFonts w:ascii="Times New Roman" w:hAnsi="Times New Roman" w:cs="Times New Roman"/>
          <w:sz w:val="24"/>
          <w:szCs w:val="24"/>
        </w:rPr>
        <w:t>the derived growth index</w:t>
      </w:r>
      <w:commentRangeEnd w:id="6"/>
      <w:r>
        <w:rPr>
          <w:rStyle w:val="CommentReference"/>
        </w:rPr>
        <w:commentReference w:id="6"/>
      </w:r>
      <w:r>
        <w:rPr>
          <w:rFonts w:ascii="Times New Roman" w:hAnsi="Times New Roman" w:cs="Times New Roman"/>
          <w:sz w:val="24"/>
          <w:szCs w:val="24"/>
        </w:rPr>
        <w:t xml:space="preserve">. Although we were less likely to identify spurious drivers using our approach, and the results can provide more actionable management guidance, we also had less statistical power to identify true drivers, which bore out in the </w:t>
      </w:r>
      <w:commentRangeStart w:id="7"/>
      <w:r>
        <w:rPr>
          <w:rFonts w:ascii="Times New Roman" w:hAnsi="Times New Roman" w:cs="Times New Roman"/>
          <w:sz w:val="24"/>
          <w:szCs w:val="24"/>
        </w:rPr>
        <w:t>results</w:t>
      </w:r>
      <w:commentRangeEnd w:id="7"/>
      <w:r w:rsidR="001D39B8">
        <w:rPr>
          <w:rStyle w:val="CommentReference"/>
        </w:rPr>
        <w:commentReference w:id="7"/>
      </w:r>
      <w:r w:rsidR="000C74BD">
        <w:rPr>
          <w:rFonts w:ascii="Times New Roman" w:hAnsi="Times New Roman" w:cs="Times New Roman"/>
          <w:sz w:val="24"/>
          <w:szCs w:val="24"/>
        </w:rPr>
        <w:t xml:space="preserve"> (ambiguous CUTI effect)</w:t>
      </w:r>
      <w:r w:rsidR="005F1ED9">
        <w:rPr>
          <w:rFonts w:ascii="Times New Roman" w:hAnsi="Times New Roman" w:cs="Times New Roman"/>
          <w:sz w:val="24"/>
          <w:szCs w:val="24"/>
        </w:rPr>
        <w:t xml:space="preserve">.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0B598F" w:rsidRPr="000B598F">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2851A8">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2851A8" w:rsidRPr="002851A8">
        <w:rPr>
          <w:rFonts w:ascii="Times New Roman" w:hAnsi="Times New Roman" w:cs="Times New Roman"/>
          <w:sz w:val="24"/>
        </w:rPr>
        <w:t xml:space="preserve">(e.g., </w:t>
      </w:r>
      <w:proofErr w:type="spellStart"/>
      <w:r w:rsidR="002851A8" w:rsidRPr="002851A8">
        <w:rPr>
          <w:rFonts w:ascii="Times New Roman" w:hAnsi="Times New Roman" w:cs="Times New Roman"/>
          <w:sz w:val="24"/>
        </w:rPr>
        <w:t>Stawitz</w:t>
      </w:r>
      <w:proofErr w:type="spellEnd"/>
      <w:r w:rsidR="002851A8" w:rsidRPr="002851A8">
        <w:rPr>
          <w:rFonts w:ascii="Times New Roman" w:hAnsi="Times New Roman" w:cs="Times New Roman"/>
          <w:sz w:val="24"/>
        </w:rPr>
        <w:t xml:space="preserve"> et al., 2015; </w:t>
      </w:r>
      <w:proofErr w:type="spellStart"/>
      <w:r w:rsidR="002851A8" w:rsidRPr="002851A8">
        <w:rPr>
          <w:rFonts w:ascii="Times New Roman" w:hAnsi="Times New Roman" w:cs="Times New Roman"/>
          <w:sz w:val="24"/>
        </w:rPr>
        <w:t>Indivero</w:t>
      </w:r>
      <w:proofErr w:type="spellEnd"/>
      <w:r w:rsidR="002851A8" w:rsidRPr="002851A8">
        <w:rPr>
          <w:rFonts w:ascii="Times New Roman" w:hAnsi="Times New Roman" w:cs="Times New Roman"/>
          <w:sz w:val="24"/>
        </w:rPr>
        <w:t xml:space="preserve">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EC404D">
        <w:rPr>
          <w:rFonts w:ascii="Times New Roman" w:hAnsi="Times New Roman" w:cs="Times New Roman"/>
          <w:sz w:val="24"/>
          <w:szCs w:val="24"/>
        </w:rPr>
        <w:t xml:space="preserve">variation and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p>
    <w:p w14:paraId="6CFD00E5" w14:textId="1D98C2D5" w:rsidR="00427441" w:rsidRPr="000E55EA" w:rsidRDefault="00427441" w:rsidP="00862C1B">
      <w:pPr>
        <w:spacing w:before="240" w:after="0" w:line="240" w:lineRule="auto"/>
        <w:jc w:val="both"/>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2B97F0EA" w:rsidR="006027EC" w:rsidRDefault="00BB0B58" w:rsidP="000E55E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ur analysis and modeling can 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r w:rsidR="00B44284">
        <w:rPr>
          <w:rFonts w:ascii="Times New Roman" w:hAnsi="Times New Roman" w:cs="Times New Roman"/>
          <w:sz w:val="24"/>
          <w:szCs w:val="24"/>
        </w:rPr>
        <w:t xml:space="preserve"> (e.g., from a test fishery)</w:t>
      </w:r>
      <w:r w:rsidR="00B358FA">
        <w:rPr>
          <w:rFonts w:ascii="Times New Roman" w:hAnsi="Times New Roman" w:cs="Times New Roman"/>
          <w:sz w:val="24"/>
          <w:szCs w:val="24"/>
        </w:rPr>
        <w:t xml:space="preserve">,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 (based on</w:t>
      </w:r>
      <w:r w:rsidR="00AC378E">
        <w:rPr>
          <w:rFonts w:ascii="Times New Roman" w:hAnsi="Times New Roman" w:cs="Times New Roman"/>
          <w:sz w:val="24"/>
          <w:szCs w:val="24"/>
        </w:rPr>
        <w:t xml:space="preserve"> factors such as </w:t>
      </w:r>
      <w:r w:rsidR="00B358FA">
        <w:rPr>
          <w:rFonts w:ascii="Times New Roman" w:hAnsi="Times New Roman" w:cs="Times New Roman"/>
          <w:sz w:val="24"/>
          <w:szCs w:val="24"/>
        </w:rPr>
        <w:t>shrimp prices, fuel costs,</w:t>
      </w:r>
      <w:r w:rsidR="00107004">
        <w:rPr>
          <w:rFonts w:ascii="Times New Roman" w:hAnsi="Times New Roman" w:cs="Times New Roman"/>
          <w:sz w:val="24"/>
          <w:szCs w:val="24"/>
        </w:rPr>
        <w:t xml:space="preserve"> fishery</w:t>
      </w:r>
      <w:r w:rsidR="00B358FA">
        <w:rPr>
          <w:rFonts w:ascii="Times New Roman" w:hAnsi="Times New Roman" w:cs="Times New Roman"/>
          <w:sz w:val="24"/>
          <w:szCs w:val="24"/>
        </w:rPr>
        <w:t xml:space="preserve"> CPUE</w:t>
      </w:r>
      <w:r w:rsidR="00AC378E">
        <w:rPr>
          <w:rFonts w:ascii="Times New Roman" w:hAnsi="Times New Roman" w:cs="Times New Roman"/>
          <w:sz w:val="24"/>
          <w:szCs w:val="24"/>
        </w:rPr>
        <w:t>, etc.</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w:t>
      </w:r>
      <w:r w:rsidR="007D0EAC">
        <w:rPr>
          <w:rFonts w:ascii="Times New Roman" w:hAnsi="Times New Roman" w:cs="Times New Roman"/>
          <w:sz w:val="24"/>
          <w:szCs w:val="24"/>
        </w:rPr>
        <w:t xml:space="preserve">delaying </w:t>
      </w:r>
      <w:r>
        <w:rPr>
          <w:rFonts w:ascii="Times New Roman" w:hAnsi="Times New Roman" w:cs="Times New Roman"/>
          <w:sz w:val="24"/>
          <w:szCs w:val="24"/>
        </w:rPr>
        <w:t xml:space="preserve">in southern areas if proxies indicate fishing mortality will be average to high. If fishing mortality is expected 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commentRangeStart w:id="8"/>
      <w:commentRangeStart w:id="9"/>
      <w:r w:rsidR="00323132">
        <w:rPr>
          <w:rFonts w:ascii="Times New Roman" w:hAnsi="Times New Roman" w:cs="Times New Roman"/>
          <w:sz w:val="24"/>
          <w:szCs w:val="24"/>
        </w:rPr>
        <w:t xml:space="preserve">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there is a clear benefit to delaying the opening</w:t>
      </w:r>
      <w:r w:rsidR="00353AAC">
        <w:rPr>
          <w:rFonts w:ascii="Times New Roman" w:hAnsi="Times New Roman" w:cs="Times New Roman"/>
          <w:sz w:val="24"/>
          <w:szCs w:val="24"/>
        </w:rPr>
        <w:t xml:space="preserve"> to June</w:t>
      </w:r>
      <w:commentRangeEnd w:id="8"/>
      <w:r w:rsidR="00427441">
        <w:rPr>
          <w:rStyle w:val="CommentReference"/>
        </w:rPr>
        <w:commentReference w:id="8"/>
      </w:r>
      <w:commentRangeEnd w:id="9"/>
      <w:r w:rsidR="00311390">
        <w:rPr>
          <w:rStyle w:val="CommentReference"/>
        </w:rPr>
        <w:commentReference w:id="9"/>
      </w:r>
      <w:r w:rsidR="00323132">
        <w:rPr>
          <w:rFonts w:ascii="Times New Roman" w:hAnsi="Times New Roman" w:cs="Times New Roman"/>
          <w:sz w:val="24"/>
          <w:szCs w:val="24"/>
        </w:rPr>
        <w:t xml:space="preserve">. If fishing mortality is expected to be low </w:t>
      </w:r>
      <w:r w:rsidR="00416835">
        <w:rPr>
          <w:rFonts w:ascii="Times New Roman" w:hAnsi="Times New Roman" w:cs="Times New Roman"/>
          <w:sz w:val="24"/>
          <w:szCs w:val="24"/>
        </w:rPr>
        <w:t xml:space="preserve">or </w:t>
      </w:r>
      <w:r w:rsidR="00323132">
        <w:rPr>
          <w:rFonts w:ascii="Times New Roman" w:hAnsi="Times New Roman" w:cs="Times New Roman"/>
          <w:sz w:val="24"/>
          <w:szCs w:val="24"/>
        </w:rPr>
        <w:t>average, there may be a slight benefit to opening in April, 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025E79B9" w14:textId="536DC79A" w:rsidR="00033E2E" w:rsidRDefault="00427441" w:rsidP="000E55E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There would be benefit to being able to predict whether size-at-recruitment is likely to large, average or small. However, 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Pr>
          <w:rFonts w:ascii="Times New Roman" w:hAnsi="Times New Roman" w:cs="Times New Roman"/>
          <w:sz w:val="24"/>
          <w:szCs w:val="24"/>
        </w:rPr>
        <w:t>-</w:t>
      </w:r>
      <w:r w:rsidR="0054711F">
        <w:rPr>
          <w:rFonts w:ascii="Times New Roman" w:hAnsi="Times New Roman" w:cs="Times New Roman"/>
          <w:sz w:val="24"/>
          <w:szCs w:val="24"/>
        </w:rPr>
        <w:t>at</w:t>
      </w:r>
      <w:r>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9103E7">
        <w:rPr>
          <w:rFonts w:ascii="Times New Roman" w:hAnsi="Times New Roman" w:cs="Times New Roman"/>
          <w:sz w:val="24"/>
          <w:szCs w:val="24"/>
        </w:rPr>
        <w:t xml:space="preserve"> and could promote seasonal forecasting</w:t>
      </w:r>
      <w:r w:rsidR="00CE3C81">
        <w:rPr>
          <w:rFonts w:ascii="Times New Roman" w:hAnsi="Times New Roman" w:cs="Times New Roman"/>
          <w:sz w:val="24"/>
          <w:szCs w:val="24"/>
        </w:rPr>
        <w:t xml:space="preserve"> and assist with </w:t>
      </w:r>
      <w:r w:rsidR="00921980">
        <w:rPr>
          <w:rFonts w:ascii="Times New Roman" w:hAnsi="Times New Roman" w:cs="Times New Roman"/>
          <w:sz w:val="24"/>
          <w:szCs w:val="24"/>
        </w:rPr>
        <w:t xml:space="preserve">management </w:t>
      </w:r>
      <w:r w:rsidR="00CE3C81">
        <w:rPr>
          <w:rFonts w:ascii="Times New Roman" w:hAnsi="Times New Roman" w:cs="Times New Roman"/>
          <w:sz w:val="24"/>
          <w:szCs w:val="24"/>
        </w:rPr>
        <w:t xml:space="preserve">decisions on when </w:t>
      </w:r>
      <w:r w:rsidR="00C218DE">
        <w:rPr>
          <w:rFonts w:ascii="Times New Roman" w:hAnsi="Times New Roman" w:cs="Times New Roman"/>
          <w:sz w:val="24"/>
          <w:szCs w:val="24"/>
        </w:rPr>
        <w:t xml:space="preserve">to </w:t>
      </w:r>
      <w:r w:rsidR="00CE3C81">
        <w:rPr>
          <w:rFonts w:ascii="Times New Roman" w:hAnsi="Times New Roman" w:cs="Times New Roman"/>
          <w:sz w:val="24"/>
          <w:szCs w:val="24"/>
        </w:rPr>
        <w:t>open the fishery</w:t>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311390">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311390" w:rsidRPr="00311390">
        <w:rPr>
          <w:rFonts w:ascii="Times New Roman" w:hAnsi="Times New Roman" w:cs="Times New Roman"/>
          <w:sz w:val="24"/>
          <w:szCs w:val="24"/>
        </w:rPr>
        <w:t>(</w:t>
      </w:r>
      <w:proofErr w:type="spellStart"/>
      <w:r w:rsidR="00311390" w:rsidRPr="00311390">
        <w:rPr>
          <w:rFonts w:ascii="Times New Roman" w:hAnsi="Times New Roman" w:cs="Times New Roman"/>
          <w:sz w:val="24"/>
          <w:szCs w:val="24"/>
        </w:rPr>
        <w:t>De’ath</w:t>
      </w:r>
      <w:proofErr w:type="spellEnd"/>
      <w:r w:rsidR="00311390" w:rsidRPr="00311390">
        <w:rPr>
          <w:rFonts w:ascii="Times New Roman" w:hAnsi="Times New Roman" w:cs="Times New Roman"/>
          <w:sz w:val="24"/>
          <w:szCs w:val="24"/>
        </w:rPr>
        <w:t xml:space="preserve">, 2007; </w:t>
      </w:r>
      <w:proofErr w:type="spellStart"/>
      <w:r w:rsidR="00311390" w:rsidRPr="00311390">
        <w:rPr>
          <w:rFonts w:ascii="Times New Roman" w:hAnsi="Times New Roman" w:cs="Times New Roman"/>
          <w:sz w:val="24"/>
          <w:szCs w:val="24"/>
        </w:rPr>
        <w:t>Elith</w:t>
      </w:r>
      <w:proofErr w:type="spellEnd"/>
      <w:r w:rsidR="00311390" w:rsidRPr="00311390">
        <w:rPr>
          <w:rFonts w:ascii="Times New Roman" w:hAnsi="Times New Roman" w:cs="Times New Roman"/>
          <w:sz w:val="24"/>
          <w:szCs w:val="24"/>
        </w:rPr>
        <w:t xml:space="preserve">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bookmarkStart w:id="10" w:name="_GoBack"/>
      <w:bookmarkEnd w:id="10"/>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larger datasets than were available and are not well-suited to mechanistic models like 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1C0F42">
        <w:rPr>
          <w:rFonts w:ascii="Times New Roman" w:hAnsi="Times New Roman" w:cs="Times New Roman"/>
          <w:sz w:val="24"/>
          <w:szCs w:val="24"/>
        </w:rPr>
        <w:instrText xml:space="preserve"> ADDIN ZOTERO_ITEM CSL_CITATION {"citationID":"fEs6wXv0","properties":{"formattedCitation":"(Ward et al., In review)","plainCitation":"(Ward et al., In review)","noteIndex":0},"citationItems":[{"id":6638,"uris":["http://zotero.org/users/783258/items/NY3WKIKF"],"itemData":{"id":6638,"type":"article-journal","container-title":"Fish and Fisheries","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literal":"In review"}}}],"schema":"https://github.com/citation-style-language/schema/raw/master/csl-citation.json"} </w:instrText>
      </w:r>
      <w:r w:rsidR="001C0F42">
        <w:rPr>
          <w:rFonts w:ascii="Times New Roman" w:hAnsi="Times New Roman" w:cs="Times New Roman"/>
          <w:sz w:val="24"/>
          <w:szCs w:val="24"/>
        </w:rPr>
        <w:fldChar w:fldCharType="separate"/>
      </w:r>
      <w:r w:rsidR="001C0F42" w:rsidRPr="001C0F42">
        <w:rPr>
          <w:rFonts w:ascii="Times New Roman" w:hAnsi="Times New Roman" w:cs="Times New Roman"/>
          <w:sz w:val="24"/>
        </w:rPr>
        <w:t>(Ward et al., In review)</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 xml:space="preserve">Second, we may not have selected the correct divers to test. </w:t>
      </w:r>
      <w:r w:rsidR="001C0F42">
        <w:rPr>
          <w:rFonts w:ascii="Times New Roman" w:hAnsi="Times New Roman" w:cs="Times New Roman"/>
          <w:sz w:val="24"/>
          <w:szCs w:val="24"/>
        </w:rPr>
        <w:t>Identifying appropriate oceanographic drivers of marine population dynamics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712E8A" w:rsidRPr="00712E8A">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621291A1" w14:textId="4E7BC0FE" w:rsidR="00E7365D" w:rsidRPr="000E55EA" w:rsidRDefault="00E7365D" w:rsidP="000E55EA">
      <w:pPr>
        <w:spacing w:before="240" w:after="0" w:line="240" w:lineRule="auto"/>
        <w:jc w:val="both"/>
        <w:rPr>
          <w:rFonts w:ascii="Times New Roman" w:hAnsi="Times New Roman" w:cs="Times New Roman"/>
          <w:i/>
          <w:iCs/>
          <w:sz w:val="24"/>
          <w:szCs w:val="24"/>
        </w:rPr>
      </w:pPr>
      <w:r w:rsidRPr="000E55EA">
        <w:rPr>
          <w:rFonts w:ascii="Times New Roman" w:hAnsi="Times New Roman" w:cs="Times New Roman"/>
          <w:i/>
          <w:iCs/>
          <w:sz w:val="24"/>
          <w:szCs w:val="24"/>
        </w:rPr>
        <w:lastRenderedPageBreak/>
        <w:t xml:space="preserve">4.3 </w:t>
      </w:r>
      <w:r w:rsidR="00FD2C54">
        <w:rPr>
          <w:rFonts w:ascii="Times New Roman" w:hAnsi="Times New Roman" w:cs="Times New Roman"/>
          <w:i/>
          <w:iCs/>
          <w:sz w:val="24"/>
          <w:szCs w:val="24"/>
        </w:rPr>
        <w:t>Caveats and future work</w:t>
      </w:r>
    </w:p>
    <w:p w14:paraId="2977BE05" w14:textId="77783DF0" w:rsidR="00B6792E" w:rsidRDefault="00FD2C54" w:rsidP="00C55FE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w:t>
      </w:r>
      <w:r w:rsidR="00E226EC">
        <w:rPr>
          <w:rFonts w:ascii="Times New Roman" w:hAnsi="Times New Roman" w:cs="Times New Roman"/>
          <w:sz w:val="24"/>
          <w:szCs w:val="24"/>
        </w:rPr>
        <w:t xml:space="preserve">ab </w:t>
      </w:r>
      <w:r w:rsidR="00353B14">
        <w:rPr>
          <w:rFonts w:ascii="Times New Roman" w:hAnsi="Times New Roman" w:cs="Times New Roman"/>
          <w:sz w:val="24"/>
          <w:szCs w:val="24"/>
        </w:rPr>
        <w:t>studies to understand growth variability in wild crustacean populations</w:t>
      </w:r>
      <w:r w:rsidR="00E226EC">
        <w:rPr>
          <w:rFonts w:ascii="Times New Roman" w:hAnsi="Times New Roman" w:cs="Times New Roman"/>
          <w:sz w:val="24"/>
          <w:szCs w:val="24"/>
        </w:rPr>
        <w:t xml:space="preserve"> ha</w:t>
      </w:r>
      <w:r>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 xml:space="preserve">studies have explored impacts of density-dependent and density-independent factors on growth in controlled laboratory settings </w:t>
      </w:r>
      <w:r w:rsidR="00E226EC">
        <w:rPr>
          <w:rFonts w:ascii="Times New Roman" w:hAnsi="Times New Roman" w:cs="Times New Roman"/>
          <w:sz w:val="24"/>
          <w:szCs w:val="24"/>
        </w:rPr>
        <w:fldChar w:fldCharType="begin"/>
      </w:r>
      <w:r w:rsidR="00E226EC">
        <w:rPr>
          <w:rFonts w:ascii="Times New Roman" w:hAnsi="Times New Roman" w:cs="Times New Roman"/>
          <w:sz w:val="24"/>
          <w:szCs w:val="24"/>
        </w:rPr>
        <w:instrText xml:space="preserve"> ADDIN ZOTERO_ITEM CSL_CITATION {"citationID":"FyI5UBK0","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review"}],"schema":"https://github.com/citation-style-language/schema/raw/master/csl-citation.json"} </w:instrText>
      </w:r>
      <w:r w:rsidR="00E226EC">
        <w:rPr>
          <w:rFonts w:ascii="Times New Roman" w:hAnsi="Times New Roman" w:cs="Times New Roman"/>
          <w:sz w:val="24"/>
          <w:szCs w:val="24"/>
        </w:rPr>
        <w:fldChar w:fldCharType="separate"/>
      </w:r>
      <w:r w:rsidR="00E226EC" w:rsidRPr="00E226EC">
        <w:rPr>
          <w:rFonts w:ascii="Times New Roman" w:hAnsi="Times New Roman" w:cs="Times New Roman"/>
          <w:sz w:val="24"/>
        </w:rPr>
        <w:t>(see Chang et al., 2012 for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764AEF">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764AEF" w:rsidRPr="00764AEF">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AA1939">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353B14" w:rsidRPr="00353B1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making them a</w:t>
      </w:r>
      <w:r w:rsidR="00584819">
        <w:rPr>
          <w:rFonts w:ascii="Times New Roman" w:hAnsi="Times New Roman" w:cs="Times New Roman"/>
          <w:sz w:val="24"/>
          <w:szCs w:val="24"/>
        </w:rPr>
        <w:t xml:space="preserve">n excellent </w:t>
      </w:r>
      <w:r w:rsidR="00B31AD4">
        <w:rPr>
          <w:rFonts w:ascii="Times New Roman" w:hAnsi="Times New Roman" w:cs="Times New Roman"/>
          <w:sz w:val="24"/>
          <w:szCs w:val="24"/>
        </w:rPr>
        <w:t xml:space="preserve">candidate for the application of length-frequency-derived ages.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 is optimal to open the fishery in different locations and years.</w:t>
      </w:r>
    </w:p>
    <w:p w14:paraId="09622C29" w14:textId="3538B566" w:rsidR="00033E2E" w:rsidRPr="00033E2E" w:rsidRDefault="00312D9A" w:rsidP="000E55EA">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commentRangeStart w:id="11"/>
      <w:r w:rsidR="00D6672A">
        <w:rPr>
          <w:rFonts w:ascii="Times New Roman" w:hAnsi="Times New Roman" w:cs="Times New Roman"/>
          <w:sz w:val="24"/>
          <w:szCs w:val="24"/>
        </w:rPr>
        <w:t>several</w:t>
      </w:r>
      <w:commentRangeEnd w:id="11"/>
      <w:r w:rsidR="00C01766">
        <w:rPr>
          <w:rStyle w:val="CommentReference"/>
        </w:rPr>
        <w:commentReference w:id="11"/>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 r</w:t>
      </w:r>
      <w:r w:rsidR="004161F0">
        <w:rPr>
          <w:rFonts w:ascii="Times New Roman" w:hAnsi="Times New Roman" w:cs="Times New Roman"/>
          <w:sz w:val="24"/>
          <w:szCs w:val="24"/>
        </w:rPr>
        <w:t>esults of our revenue-per-recruit model are dependent on the fishing mortality rate that the fishery prosecutes. However, the f</w:t>
      </w:r>
      <w:r w:rsidR="00A94FF9">
        <w:rPr>
          <w:rFonts w:ascii="Times New Roman" w:hAnsi="Times New Roman" w:cs="Times New Roman"/>
          <w:sz w:val="24"/>
          <w:szCs w:val="24"/>
        </w:rPr>
        <w:t xml:space="preserve">ishing mortality </w:t>
      </w:r>
      <w:r w:rsidR="004161F0">
        <w:rPr>
          <w:rFonts w:ascii="Times New Roman" w:hAnsi="Times New Roman" w:cs="Times New Roman"/>
          <w:sz w:val="24"/>
          <w:szCs w:val="24"/>
        </w:rPr>
        <w:t xml:space="preserve">rate </w:t>
      </w:r>
      <w:r w:rsidR="00A94FF9">
        <w:rPr>
          <w:rFonts w:ascii="Times New Roman" w:hAnsi="Times New Roman" w:cs="Times New Roman"/>
          <w:sz w:val="24"/>
          <w:szCs w:val="24"/>
        </w:rPr>
        <w:t xml:space="preserve">is extremely difficult to control in a short-lived population </w:t>
      </w:r>
      <w:r w:rsidR="008D61C4">
        <w:rPr>
          <w:rFonts w:ascii="Times New Roman" w:hAnsi="Times New Roman" w:cs="Times New Roman"/>
          <w:sz w:val="24"/>
          <w:szCs w:val="24"/>
        </w:rPr>
        <w:t xml:space="preserve">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w:t>
      </w:r>
      <w:r w:rsidR="00B54423">
        <w:rPr>
          <w:rFonts w:ascii="Times New Roman" w:hAnsi="Times New Roman" w:cs="Times New Roman"/>
          <w:sz w:val="24"/>
          <w:szCs w:val="24"/>
        </w:rPr>
        <w:t xml:space="preserve">much </w:t>
      </w:r>
      <w:r w:rsidR="006D3FB8">
        <w:rPr>
          <w:rFonts w:ascii="Times New Roman" w:hAnsi="Times New Roman" w:cs="Times New Roman"/>
          <w:sz w:val="24"/>
          <w:szCs w:val="24"/>
        </w:rPr>
        <w:t>more rapidly than it can be assessed</w:t>
      </w:r>
      <w:r w:rsidR="00A94FF9">
        <w:rPr>
          <w:rFonts w:ascii="Times New Roman" w:hAnsi="Times New Roman" w:cs="Times New Roman"/>
          <w:sz w:val="24"/>
          <w:szCs w:val="24"/>
        </w:rPr>
        <w:t xml:space="preserve">. </w:t>
      </w:r>
      <w:commentRangeStart w:id="12"/>
      <w:commentRangeStart w:id="13"/>
      <w:r w:rsidR="001720CA">
        <w:rPr>
          <w:rFonts w:ascii="Times New Roman" w:hAnsi="Times New Roman" w:cs="Times New Roman"/>
          <w:sz w:val="24"/>
          <w:szCs w:val="24"/>
        </w:rPr>
        <w:t>P</w:t>
      </w:r>
      <w:r w:rsidR="00AE3DD9">
        <w:rPr>
          <w:rFonts w:ascii="Times New Roman" w:hAnsi="Times New Roman" w:cs="Times New Roman"/>
          <w:sz w:val="24"/>
          <w:szCs w:val="24"/>
        </w:rPr>
        <w:t>roxies</w:t>
      </w:r>
      <w:commentRangeEnd w:id="12"/>
      <w:r w:rsidR="00DE5029">
        <w:rPr>
          <w:rStyle w:val="CommentReference"/>
        </w:rPr>
        <w:commentReference w:id="12"/>
      </w:r>
      <w:commentRangeEnd w:id="13"/>
      <w:r w:rsidR="00453BF0">
        <w:rPr>
          <w:rStyle w:val="CommentReference"/>
        </w:rPr>
        <w:commentReference w:id="13"/>
      </w:r>
      <w:r w:rsidR="00AE3DD9">
        <w:rPr>
          <w:rFonts w:ascii="Times New Roman" w:hAnsi="Times New Roman" w:cs="Times New Roman"/>
          <w:sz w:val="24"/>
          <w:szCs w:val="24"/>
        </w:rPr>
        <w:t xml:space="preserve">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FB6606">
        <w:rPr>
          <w:rFonts w:ascii="Times New Roman" w:hAnsi="Times New Roman" w:cs="Times New Roman"/>
          <w:sz w:val="24"/>
          <w:szCs w:val="24"/>
        </w:rPr>
        <w:t xml:space="preserve">capitalize on this by fish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in the season and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across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but we did not account for either of these factors. Furthermore, more primary females are observed when the age-2 and age-3 year classes are weak</w:t>
      </w:r>
      <w:r w:rsidR="004960F2">
        <w:rPr>
          <w:rFonts w:ascii="Times New Roman" w:hAnsi="Times New Roman" w:cs="Times New Roman"/>
          <w:sz w:val="24"/>
          <w:szCs w:val="24"/>
        </w:rPr>
        <w:t xml:space="preserve"> </w:t>
      </w:r>
      <w:r w:rsidR="00CA2CAC">
        <w:rPr>
          <w:rFonts w:ascii="Times New Roman" w:hAnsi="Times New Roman" w:cs="Times New Roman"/>
          <w:sz w:val="24"/>
          <w:szCs w:val="24"/>
        </w:rPr>
        <w:fldChar w:fldCharType="begin"/>
      </w:r>
      <w:r w:rsidR="00CA2CAC">
        <w:rPr>
          <w:rFonts w:ascii="Times New Roman" w:hAnsi="Times New Roman" w:cs="Times New Roman"/>
          <w:sz w:val="24"/>
          <w:szCs w:val="24"/>
        </w:rPr>
        <w:instrText xml:space="preserve"> ADDIN ZOTERO_ITEM CSL_CITATION {"citationID":"rWeNXqpV","properties":{"formattedCitation":"(Charnov and Hannah, 2002)","plainCitation":"(Charnov and Hannah, 2002)","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schema":"https://github.com/citation-style-language/schema/raw/master/csl-citation.json"} </w:instrText>
      </w:r>
      <w:r w:rsidR="00CA2CAC">
        <w:rPr>
          <w:rFonts w:ascii="Times New Roman" w:hAnsi="Times New Roman" w:cs="Times New Roman"/>
          <w:sz w:val="24"/>
          <w:szCs w:val="24"/>
        </w:rPr>
        <w:fldChar w:fldCharType="separate"/>
      </w:r>
      <w:r w:rsidR="00CA2CAC" w:rsidRPr="00CA2CAC">
        <w:rPr>
          <w:rFonts w:ascii="Times New Roman" w:hAnsi="Times New Roman" w:cs="Times New Roman"/>
          <w:sz w:val="24"/>
        </w:rPr>
        <w:t>(Charnov and Hannah, 2002)</w:t>
      </w:r>
      <w:r w:rsidR="00CA2CAC">
        <w:rPr>
          <w:rFonts w:ascii="Times New Roman" w:hAnsi="Times New Roman" w:cs="Times New Roman"/>
          <w:sz w:val="24"/>
          <w:szCs w:val="24"/>
        </w:rPr>
        <w:fldChar w:fldCharType="end"/>
      </w:r>
      <w:r w:rsidR="00262532">
        <w:rPr>
          <w:rFonts w:ascii="Times New Roman" w:hAnsi="Times New Roman" w:cs="Times New Roman"/>
          <w:sz w:val="24"/>
          <w:szCs w:val="24"/>
        </w:rPr>
        <w:t>, an</w:t>
      </w:r>
      <w:r w:rsidR="00CA2CAC">
        <w:rPr>
          <w:rFonts w:ascii="Times New Roman" w:hAnsi="Times New Roman" w:cs="Times New Roman"/>
          <w:sz w:val="24"/>
          <w:szCs w:val="24"/>
        </w:rPr>
        <w:t>d these primary</w:t>
      </w:r>
      <w:r w:rsidR="00262532">
        <w:rPr>
          <w:rFonts w:ascii="Times New Roman" w:hAnsi="Times New Roman" w:cs="Times New Roman"/>
          <w:sz w:val="24"/>
          <w:szCs w:val="24"/>
        </w:rPr>
        <w:t xml:space="preserve"> females tend to be </w:t>
      </w:r>
      <w:r w:rsidR="002408A1">
        <w:rPr>
          <w:rFonts w:ascii="Times New Roman" w:hAnsi="Times New Roman" w:cs="Times New Roman"/>
          <w:sz w:val="24"/>
          <w:szCs w:val="24"/>
        </w:rPr>
        <w:t xml:space="preserve">larger </w:t>
      </w:r>
      <w:r w:rsidR="00630B61">
        <w:rPr>
          <w:rFonts w:ascii="Times New Roman" w:hAnsi="Times New Roman" w:cs="Times New Roman"/>
          <w:sz w:val="24"/>
          <w:szCs w:val="24"/>
        </w:rPr>
        <w:t>than primary males</w:t>
      </w:r>
      <w:r w:rsidR="00262532">
        <w:rPr>
          <w:rFonts w:ascii="Times New Roman" w:hAnsi="Times New Roman" w:cs="Times New Roman"/>
          <w:sz w:val="24"/>
          <w:szCs w:val="24"/>
        </w:rPr>
        <w:t xml:space="preserve">. 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r w:rsidR="005506AF">
        <w:rPr>
          <w:rFonts w:ascii="Times New Roman" w:hAnsi="Times New Roman" w:cs="Times New Roman"/>
          <w:sz w:val="24"/>
          <w:szCs w:val="24"/>
        </w:rPr>
        <w:t xml:space="preserve"> For example, if the age-2 and age-</w:t>
      </w:r>
      <w:proofErr w:type="gramStart"/>
      <w:r w:rsidR="005506AF">
        <w:rPr>
          <w:rFonts w:ascii="Times New Roman" w:hAnsi="Times New Roman" w:cs="Times New Roman"/>
          <w:sz w:val="24"/>
          <w:szCs w:val="24"/>
        </w:rPr>
        <w:t>3 year</w:t>
      </w:r>
      <w:proofErr w:type="gramEnd"/>
      <w:r w:rsidR="005506AF">
        <w:rPr>
          <w:rFonts w:ascii="Times New Roman" w:hAnsi="Times New Roman" w:cs="Times New Roman"/>
          <w:sz w:val="24"/>
          <w:szCs w:val="24"/>
        </w:rPr>
        <w:t xml:space="preserve"> classes are known to be weak, the age-1 year class may have an above-average proportion of primary females, leading to a</w:t>
      </w:r>
      <w:r w:rsidR="00895CCD">
        <w:rPr>
          <w:rFonts w:ascii="Times New Roman" w:hAnsi="Times New Roman" w:cs="Times New Roman"/>
          <w:sz w:val="24"/>
          <w:szCs w:val="24"/>
        </w:rPr>
        <w:t xml:space="preserve"> larger</w:t>
      </w:r>
      <w:r w:rsidR="005506AF">
        <w:rPr>
          <w:rFonts w:ascii="Times New Roman" w:hAnsi="Times New Roman" w:cs="Times New Roman"/>
          <w:sz w:val="24"/>
          <w:szCs w:val="24"/>
        </w:rPr>
        <w:t xml:space="preserve"> size</w:t>
      </w:r>
      <w:r w:rsidR="00FD2C54">
        <w:rPr>
          <w:rFonts w:ascii="Times New Roman" w:hAnsi="Times New Roman" w:cs="Times New Roman"/>
          <w:sz w:val="24"/>
          <w:szCs w:val="24"/>
        </w:rPr>
        <w:t>-</w:t>
      </w:r>
      <w:r w:rsidR="005506AF">
        <w:rPr>
          <w:rFonts w:ascii="Times New Roman" w:hAnsi="Times New Roman" w:cs="Times New Roman"/>
          <w:sz w:val="24"/>
          <w:szCs w:val="24"/>
        </w:rPr>
        <w:t>at</w:t>
      </w:r>
      <w:r w:rsidR="00FD2C54">
        <w:rPr>
          <w:rFonts w:ascii="Times New Roman" w:hAnsi="Times New Roman" w:cs="Times New Roman"/>
          <w:sz w:val="24"/>
          <w:szCs w:val="24"/>
        </w:rPr>
        <w:t>-</w:t>
      </w:r>
      <w:r w:rsidR="005506AF">
        <w:rPr>
          <w:rFonts w:ascii="Times New Roman" w:hAnsi="Times New Roman" w:cs="Times New Roman"/>
          <w:sz w:val="24"/>
          <w:szCs w:val="24"/>
        </w:rPr>
        <w:t>recruitment.</w:t>
      </w:r>
      <w:r w:rsidR="00262532">
        <w:rPr>
          <w:rFonts w:ascii="Times New Roman" w:hAnsi="Times New Roman" w:cs="Times New Roman"/>
          <w:sz w:val="24"/>
          <w:szCs w:val="24"/>
        </w:rPr>
        <w:t xml:space="preserve"> In addition, </w:t>
      </w:r>
      <w:r w:rsidR="004960F2">
        <w:rPr>
          <w:rFonts w:ascii="Times New Roman" w:hAnsi="Times New Roman" w:cs="Times New Roman"/>
          <w:sz w:val="24"/>
          <w:szCs w:val="24"/>
        </w:rPr>
        <w:t>the relative number of primary females could influence the process error estimates across the cohort’s lifespan</w:t>
      </w:r>
      <w:r w:rsidR="005506AF">
        <w:rPr>
          <w:rFonts w:ascii="Times New Roman" w:hAnsi="Times New Roman" w:cs="Times New Roman"/>
          <w:sz w:val="24"/>
          <w:szCs w:val="24"/>
        </w:rPr>
        <w:t xml:space="preserve"> (e.g., more primary females </w:t>
      </w:r>
      <w:proofErr w:type="gramStart"/>
      <w:r w:rsidR="005506AF">
        <w:rPr>
          <w:rFonts w:ascii="Times New Roman" w:hAnsi="Times New Roman" w:cs="Times New Roman"/>
          <w:sz w:val="24"/>
          <w:szCs w:val="24"/>
        </w:rPr>
        <w:t>means</w:t>
      </w:r>
      <w:proofErr w:type="gramEnd"/>
      <w:r w:rsidR="005506AF">
        <w:rPr>
          <w:rFonts w:ascii="Times New Roman" w:hAnsi="Times New Roman" w:cs="Times New Roman"/>
          <w:sz w:val="24"/>
          <w:szCs w:val="24"/>
        </w:rPr>
        <w:t xml:space="preserve"> </w:t>
      </w:r>
      <w:r w:rsidR="00572BB0">
        <w:rPr>
          <w:rFonts w:ascii="Times New Roman" w:hAnsi="Times New Roman" w:cs="Times New Roman"/>
          <w:sz w:val="24"/>
          <w:szCs w:val="24"/>
        </w:rPr>
        <w:t xml:space="preserve">shrimp have already reaped the “female size bump” and there is </w:t>
      </w:r>
      <w:r w:rsidR="005506AF">
        <w:rPr>
          <w:rFonts w:ascii="Times New Roman" w:hAnsi="Times New Roman" w:cs="Times New Roman"/>
          <w:sz w:val="24"/>
          <w:szCs w:val="24"/>
        </w:rPr>
        <w:t xml:space="preserve">less growth during </w:t>
      </w:r>
      <w:r w:rsidR="002F7346">
        <w:rPr>
          <w:rFonts w:ascii="Times New Roman" w:hAnsi="Times New Roman" w:cs="Times New Roman"/>
          <w:sz w:val="24"/>
          <w:szCs w:val="24"/>
        </w:rPr>
        <w:t>older life stages</w:t>
      </w:r>
      <w:r w:rsidR="005506AF">
        <w:rPr>
          <w:rFonts w:ascii="Times New Roman" w:hAnsi="Times New Roman" w:cs="Times New Roman"/>
          <w:sz w:val="24"/>
          <w:szCs w:val="24"/>
        </w:rPr>
        <w:t>)</w:t>
      </w:r>
      <w:r w:rsidR="004960F2">
        <w:rPr>
          <w:rFonts w:ascii="Times New Roman" w:hAnsi="Times New Roman" w:cs="Times New Roman"/>
          <w:sz w:val="24"/>
          <w:szCs w:val="24"/>
        </w:rPr>
        <w:t>.</w:t>
      </w:r>
      <w:r w:rsidR="0034299A">
        <w:rPr>
          <w:rFonts w:ascii="Times New Roman" w:hAnsi="Times New Roman" w:cs="Times New Roman"/>
          <w:sz w:val="24"/>
          <w:szCs w:val="24"/>
        </w:rPr>
        <w:t xml:space="preserve"> </w:t>
      </w:r>
      <w:r w:rsidR="00C24D87" w:rsidRPr="00C24D87">
        <w:rPr>
          <w:rFonts w:ascii="Times New Roman" w:hAnsi="Times New Roman" w:cs="Times New Roman"/>
          <w:sz w:val="24"/>
          <w:szCs w:val="24"/>
          <w:highlight w:val="yellow"/>
        </w:rPr>
        <w:t xml:space="preserve">Other caveats I could include: </w:t>
      </w:r>
      <w:r w:rsidR="0034299A" w:rsidRPr="00C24D87">
        <w:rPr>
          <w:rFonts w:ascii="Times New Roman" w:hAnsi="Times New Roman" w:cs="Times New Roman"/>
          <w:sz w:val="24"/>
          <w:szCs w:val="24"/>
          <w:highlight w:val="yellow"/>
        </w:rPr>
        <w:t xml:space="preserve">condition </w:t>
      </w:r>
      <w:commentRangeStart w:id="14"/>
      <w:r w:rsidR="0034299A" w:rsidRPr="0034299A">
        <w:rPr>
          <w:rFonts w:ascii="Times New Roman" w:hAnsi="Times New Roman" w:cs="Times New Roman"/>
          <w:sz w:val="24"/>
          <w:szCs w:val="24"/>
          <w:highlight w:val="yellow"/>
        </w:rPr>
        <w:t>factor</w:t>
      </w:r>
      <w:commentRangeEnd w:id="14"/>
      <w:r w:rsidR="00C01766">
        <w:rPr>
          <w:rStyle w:val="CommentReference"/>
        </w:rPr>
        <w:commentReference w:id="14"/>
      </w:r>
      <w:r w:rsidR="00C962B7">
        <w:rPr>
          <w:rFonts w:ascii="Times New Roman" w:hAnsi="Times New Roman" w:cs="Times New Roman"/>
          <w:sz w:val="24"/>
          <w:szCs w:val="24"/>
          <w:highlight w:val="yellow"/>
        </w:rPr>
        <w:t xml:space="preserve"> (</w:t>
      </w:r>
      <w:commentRangeStart w:id="15"/>
      <w:r w:rsidR="002F7346">
        <w:rPr>
          <w:rFonts w:ascii="Times New Roman" w:hAnsi="Times New Roman" w:cs="Times New Roman"/>
          <w:sz w:val="24"/>
          <w:szCs w:val="24"/>
          <w:highlight w:val="yellow"/>
        </w:rPr>
        <w:t>Scott, is there anything to cite on this</w:t>
      </w:r>
      <w:commentRangeEnd w:id="15"/>
      <w:r w:rsidR="004204E2">
        <w:rPr>
          <w:rStyle w:val="CommentReference"/>
        </w:rPr>
        <w:commentReference w:id="15"/>
      </w:r>
      <w:r w:rsidR="002F7346">
        <w:rPr>
          <w:rFonts w:ascii="Times New Roman" w:hAnsi="Times New Roman" w:cs="Times New Roman"/>
          <w:sz w:val="24"/>
          <w:szCs w:val="24"/>
          <w:highlight w:val="yellow"/>
        </w:rPr>
        <w:t>?</w:t>
      </w:r>
      <w:r w:rsidR="00C962B7">
        <w:rPr>
          <w:rFonts w:ascii="Times New Roman" w:hAnsi="Times New Roman" w:cs="Times New Roman"/>
          <w:sz w:val="24"/>
          <w:szCs w:val="24"/>
          <w:highlight w:val="yellow"/>
        </w:rPr>
        <w:t>)</w:t>
      </w:r>
      <w:r w:rsidR="00C24D87">
        <w:rPr>
          <w:rFonts w:ascii="Times New Roman" w:hAnsi="Times New Roman" w:cs="Times New Roman"/>
          <w:sz w:val="24"/>
          <w:szCs w:val="24"/>
          <w:highlight w:val="yellow"/>
        </w:rPr>
        <w:t xml:space="preserve">, </w:t>
      </w:r>
      <w:commentRangeStart w:id="16"/>
      <w:r w:rsidR="00C24D87">
        <w:rPr>
          <w:rFonts w:ascii="Times New Roman" w:hAnsi="Times New Roman" w:cs="Times New Roman"/>
          <w:sz w:val="24"/>
          <w:szCs w:val="24"/>
          <w:highlight w:val="yellow"/>
        </w:rPr>
        <w:t>ageing methods, other? But am also trying not to have this paragraph be half of the discussion</w:t>
      </w:r>
      <w:r w:rsidR="00C962B7">
        <w:rPr>
          <w:rFonts w:ascii="Times New Roman" w:hAnsi="Times New Roman" w:cs="Times New Roman"/>
          <w:sz w:val="24"/>
          <w:szCs w:val="24"/>
          <w:highlight w:val="yellow"/>
        </w:rPr>
        <w:t xml:space="preserve"> so if you suggest adding something </w:t>
      </w:r>
      <w:r w:rsidR="00FF3C8D">
        <w:rPr>
          <w:rFonts w:ascii="Times New Roman" w:hAnsi="Times New Roman" w:cs="Times New Roman"/>
          <w:sz w:val="24"/>
          <w:szCs w:val="24"/>
          <w:highlight w:val="yellow"/>
        </w:rPr>
        <w:t>consider</w:t>
      </w:r>
      <w:r w:rsidR="00826317">
        <w:rPr>
          <w:rFonts w:ascii="Times New Roman" w:hAnsi="Times New Roman" w:cs="Times New Roman"/>
          <w:sz w:val="24"/>
          <w:szCs w:val="24"/>
          <w:highlight w:val="yellow"/>
        </w:rPr>
        <w:t xml:space="preserve"> also</w:t>
      </w:r>
      <w:r w:rsidR="00FF3C8D">
        <w:rPr>
          <w:rFonts w:ascii="Times New Roman" w:hAnsi="Times New Roman" w:cs="Times New Roman"/>
          <w:sz w:val="24"/>
          <w:szCs w:val="24"/>
          <w:highlight w:val="yellow"/>
        </w:rPr>
        <w:t xml:space="preserve"> suggesting </w:t>
      </w:r>
      <w:r w:rsidR="00C962B7">
        <w:rPr>
          <w:rFonts w:ascii="Times New Roman" w:hAnsi="Times New Roman" w:cs="Times New Roman"/>
          <w:sz w:val="24"/>
          <w:szCs w:val="24"/>
          <w:highlight w:val="yellow"/>
        </w:rPr>
        <w:t xml:space="preserve">taking something </w:t>
      </w:r>
      <w:commentRangeStart w:id="17"/>
      <w:r w:rsidR="00C962B7">
        <w:rPr>
          <w:rFonts w:ascii="Times New Roman" w:hAnsi="Times New Roman" w:cs="Times New Roman"/>
          <w:sz w:val="24"/>
          <w:szCs w:val="24"/>
          <w:highlight w:val="yellow"/>
        </w:rPr>
        <w:t>out</w:t>
      </w:r>
      <w:commentRangeEnd w:id="17"/>
      <w:r w:rsidR="004A1A2B">
        <w:rPr>
          <w:rStyle w:val="CommentReference"/>
        </w:rPr>
        <w:commentReference w:id="17"/>
      </w:r>
      <w:commentRangeEnd w:id="16"/>
      <w:r w:rsidR="004204E2">
        <w:rPr>
          <w:rStyle w:val="CommentReference"/>
        </w:rPr>
        <w:commentReference w:id="16"/>
      </w:r>
      <w:r w:rsidR="00C24D87">
        <w:rPr>
          <w:rFonts w:ascii="Times New Roman" w:hAnsi="Times New Roman" w:cs="Times New Roman"/>
          <w:sz w:val="24"/>
          <w:szCs w:val="24"/>
          <w:highlight w:val="yellow"/>
        </w:rPr>
        <w:t>…</w:t>
      </w:r>
    </w:p>
    <w:p w14:paraId="53D055C4" w14:textId="0A318957" w:rsidR="006027EC" w:rsidRPr="000E55EA" w:rsidRDefault="001D39B8" w:rsidP="000E55EA">
      <w:pPr>
        <w:keepNext/>
        <w:spacing w:before="240" w:after="0" w:line="240" w:lineRule="auto"/>
        <w:jc w:val="both"/>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35263186" w:rsidR="00740F39" w:rsidRPr="00A215E3" w:rsidRDefault="00D60E0B"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3E350A">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3E350A" w:rsidRPr="003E350A">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key fisheries such as 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w:t>
      </w:r>
      <w:r w:rsidR="009919D8">
        <w:rPr>
          <w:rFonts w:ascii="Times New Roman" w:hAnsi="Times New Roman" w:cs="Times New Roman"/>
          <w:sz w:val="24"/>
          <w:szCs w:val="24"/>
        </w:rPr>
        <w:lastRenderedPageBreak/>
        <w:t xml:space="preserve">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73315">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73315" w:rsidRPr="00C73315">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e work in 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a key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E17975">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E17975" w:rsidRPr="00E17975">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 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commentRangeStart w:id="18"/>
      <w:r w:rsidR="004E75BA">
        <w:rPr>
          <w:rFonts w:ascii="Times New Roman" w:hAnsi="Times New Roman" w:cs="Times New Roman"/>
          <w:sz w:val="24"/>
          <w:szCs w:val="24"/>
        </w:rPr>
        <w:fldChar w:fldCharType="begin"/>
      </w:r>
      <w:r w:rsidR="004E75BA">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4E75BA" w:rsidRPr="004E75BA">
        <w:rPr>
          <w:rFonts w:ascii="Times New Roman" w:hAnsi="Times New Roman" w:cs="Times New Roman"/>
          <w:sz w:val="24"/>
        </w:rPr>
        <w:t>(Wiber et al., 2004)</w:t>
      </w:r>
      <w:r w:rsidR="004E75BA">
        <w:rPr>
          <w:rFonts w:ascii="Times New Roman" w:hAnsi="Times New Roman" w:cs="Times New Roman"/>
          <w:sz w:val="24"/>
          <w:szCs w:val="24"/>
        </w:rPr>
        <w:fldChar w:fldCharType="end"/>
      </w:r>
      <w:commentRangeEnd w:id="18"/>
      <w:r w:rsidR="00D566F0">
        <w:rPr>
          <w:rStyle w:val="CommentReference"/>
        </w:rPr>
        <w:commentReference w:id="18"/>
      </w:r>
      <w:r w:rsidR="0006751F">
        <w:rPr>
          <w:rFonts w:ascii="Times New Roman" w:hAnsi="Times New Roman" w:cs="Times New Roman"/>
          <w:sz w:val="24"/>
          <w:szCs w:val="24"/>
        </w:rPr>
        <w:t>.</w:t>
      </w:r>
    </w:p>
    <w:p w14:paraId="49A441D6" w14:textId="7279E598" w:rsidR="006027EC" w:rsidRPr="000E55EA" w:rsidRDefault="006027EC" w:rsidP="00AA1939">
      <w:pPr>
        <w:keepNext/>
        <w:spacing w:before="240" w:after="0" w:line="240" w:lineRule="auto"/>
        <w:jc w:val="both"/>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5F2403DE" w:rsidR="006027EC" w:rsidRDefault="00F93C12" w:rsidP="002F65D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port samplers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xml:space="preserve">, and the fishery managers’ long-term investment in </w:t>
      </w:r>
      <w:r w:rsidR="00C94B07">
        <w:rPr>
          <w:rFonts w:ascii="Times New Roman" w:hAnsi="Times New Roman" w:cs="Times New Roman"/>
          <w:sz w:val="24"/>
          <w:szCs w:val="24"/>
        </w:rPr>
        <w:t>data collection.</w:t>
      </w:r>
      <w:r w:rsidR="00D673BC">
        <w:rPr>
          <w:rFonts w:ascii="Times New Roman" w:hAnsi="Times New Roman" w:cs="Times New Roman"/>
          <w:sz w:val="24"/>
          <w:szCs w:val="24"/>
        </w:rPr>
        <w:t xml:space="preserve"> </w:t>
      </w:r>
      <w:r>
        <w:rPr>
          <w:rFonts w:ascii="Times New Roman" w:hAnsi="Times New Roman" w:cs="Times New Roman"/>
          <w:sz w:val="24"/>
          <w:szCs w:val="24"/>
        </w:rPr>
        <w:t>INTERNAL REVIEWER and X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BFAF01D" w14:textId="052ED562" w:rsidR="006027EC" w:rsidRPr="00AA1939" w:rsidRDefault="006027EC" w:rsidP="000E55EA">
      <w:pPr>
        <w:keepNext/>
        <w:spacing w:before="240" w:after="0" w:line="240" w:lineRule="auto"/>
        <w:jc w:val="both"/>
        <w:rPr>
          <w:rFonts w:ascii="Times New Roman" w:hAnsi="Times New Roman" w:cs="Times New Roman"/>
          <w:b/>
          <w:bCs/>
          <w:sz w:val="24"/>
          <w:szCs w:val="24"/>
        </w:rPr>
      </w:pPr>
      <w:r w:rsidRPr="000E55EA">
        <w:rPr>
          <w:rFonts w:ascii="Times New Roman" w:hAnsi="Times New Roman" w:cs="Times New Roman"/>
          <w:b/>
          <w:bCs/>
          <w:sz w:val="24"/>
          <w:szCs w:val="24"/>
        </w:rPr>
        <w:t>7</w:t>
      </w:r>
      <w:r w:rsidR="008C1442" w:rsidRP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730A2AC4" w14:textId="77777777" w:rsidR="00311390" w:rsidRDefault="00F67A9A" w:rsidP="00311390">
      <w:pPr>
        <w:pStyle w:val="Bibliography"/>
      </w:pPr>
      <w:r>
        <w:fldChar w:fldCharType="begin"/>
      </w:r>
      <w:r w:rsidR="00B76BED">
        <w:instrText xml:space="preserve"> ADDIN ZOTERO_BIBL {"uncited":[],"omitted":[],"custom":[]} CSL_BIBLIOGRAPHY </w:instrText>
      </w:r>
      <w:r>
        <w:fldChar w:fldCharType="separate"/>
      </w:r>
      <w:r w:rsidR="00311390">
        <w:t>Abbott, J.K., Sakai, Y., Holland, D.S., 2023. Species, space and time: A quarter century of fishers’ diversification strategies on the US West Coast. Fish and Fisheries 24, 93–110. https://doi.org/10.1111/faf.12712</w:t>
      </w:r>
    </w:p>
    <w:p w14:paraId="68179CC2" w14:textId="77777777" w:rsidR="00311390" w:rsidRDefault="00311390" w:rsidP="00311390">
      <w:pPr>
        <w:pStyle w:val="Bibliography"/>
      </w:pPr>
      <w:proofErr w:type="spellStart"/>
      <w:r>
        <w:t>Barkhordarian</w:t>
      </w:r>
      <w:proofErr w:type="spellEnd"/>
      <w:r>
        <w:t xml:space="preserve">, A., Nielsen, D.M., </w:t>
      </w:r>
      <w:proofErr w:type="spellStart"/>
      <w:r>
        <w:t>Baehr</w:t>
      </w:r>
      <w:proofErr w:type="spellEnd"/>
      <w:r>
        <w:t xml:space="preserve">, J., 2022. Recent marine heatwaves in the North Pacific warming pool can be attributed to rising atmospheric levels of greenhouse gases. </w:t>
      </w:r>
      <w:proofErr w:type="spellStart"/>
      <w:r>
        <w:t>Commun</w:t>
      </w:r>
      <w:proofErr w:type="spellEnd"/>
      <w:r>
        <w:t xml:space="preserve"> Earth Environ 3, 1–12. https://doi.org/10.1038/s43247-022-00461-2</w:t>
      </w:r>
    </w:p>
    <w:p w14:paraId="6CE5AC8B" w14:textId="77777777" w:rsidR="00311390" w:rsidRDefault="00311390" w:rsidP="00311390">
      <w:pPr>
        <w:pStyle w:val="Bibliography"/>
      </w:pPr>
      <w:r>
        <w:t xml:space="preserve">Brodie, S., </w:t>
      </w:r>
      <w:proofErr w:type="spellStart"/>
      <w:r>
        <w:t>Pozo</w:t>
      </w:r>
      <w:proofErr w:type="spellEnd"/>
      <w:r>
        <w:t xml:space="preserve"> </w:t>
      </w:r>
      <w:proofErr w:type="spellStart"/>
      <w:r>
        <w:t>Buil</w:t>
      </w:r>
      <w:proofErr w:type="spellEnd"/>
      <w:r>
        <w:t xml:space="preserve">, M., Welch, H., </w:t>
      </w:r>
      <w:proofErr w:type="spellStart"/>
      <w:r>
        <w:t>Bograd</w:t>
      </w:r>
      <w:proofErr w:type="spellEnd"/>
      <w:r>
        <w:t xml:space="preserve">, S.J., Hazen, E.L., Santora, J.A., </w:t>
      </w:r>
      <w:proofErr w:type="spellStart"/>
      <w:r>
        <w:t>Seary</w:t>
      </w:r>
      <w:proofErr w:type="spellEnd"/>
      <w:r>
        <w:t xml:space="preserve">, R., Schroeder, I.D., </w:t>
      </w:r>
      <w:proofErr w:type="spellStart"/>
      <w:r>
        <w:t>Jacox</w:t>
      </w:r>
      <w:proofErr w:type="spellEnd"/>
      <w:r>
        <w:t xml:space="preserve">, M.G., 2023. Ecological forecasts for marine resource management during climate extremes. Nat </w:t>
      </w:r>
      <w:proofErr w:type="spellStart"/>
      <w:r>
        <w:t>Commun</w:t>
      </w:r>
      <w:proofErr w:type="spellEnd"/>
      <w:r>
        <w:t xml:space="preserve"> 14, 7701. https://doi.org/10.1038/s41467-023-43188-0</w:t>
      </w:r>
    </w:p>
    <w:p w14:paraId="42194A2E" w14:textId="77777777" w:rsidR="00311390" w:rsidRDefault="00311390" w:rsidP="00311390">
      <w:pPr>
        <w:pStyle w:val="Bibliography"/>
      </w:pPr>
      <w:r>
        <w:t xml:space="preserve">Brooks, E.N., </w:t>
      </w:r>
      <w:proofErr w:type="spellStart"/>
      <w:r>
        <w:t>Deroba</w:t>
      </w:r>
      <w:proofErr w:type="spellEnd"/>
      <w:r>
        <w:t>, J.J., 2015. When “data” are not data: the pitfalls of post hoc analyses that use stock assessment model output. Canadian Journal of Fisheries and Aquatic Sciences 72, 634–641. https://doi.org/10.1139/cjfas-2014-0231</w:t>
      </w:r>
    </w:p>
    <w:p w14:paraId="5F3F9FF3" w14:textId="77777777" w:rsidR="00311390" w:rsidRDefault="00311390" w:rsidP="00311390">
      <w:pPr>
        <w:pStyle w:val="Bibliography"/>
      </w:pPr>
      <w:proofErr w:type="spellStart"/>
      <w:r>
        <w:t>Brylawski</w:t>
      </w:r>
      <w:proofErr w:type="spellEnd"/>
      <w:r>
        <w:t xml:space="preserve">, B.J., Miller, T.J., 2006. Temperature-dependent growth of the blue crab (Callinectes </w:t>
      </w:r>
      <w:proofErr w:type="spellStart"/>
      <w:r>
        <w:t>sapidus</w:t>
      </w:r>
      <w:proofErr w:type="spellEnd"/>
      <w:r>
        <w:t xml:space="preserve">): a molt process approach. Can. J. Fish. </w:t>
      </w:r>
      <w:proofErr w:type="spellStart"/>
      <w:r>
        <w:t>Aquat</w:t>
      </w:r>
      <w:proofErr w:type="spellEnd"/>
      <w:r>
        <w:t>. Sci. 63, 1298–1308. https://doi.org/10.1139/f06-011</w:t>
      </w:r>
    </w:p>
    <w:p w14:paraId="26E813EE" w14:textId="77777777" w:rsidR="00311390" w:rsidRDefault="00311390" w:rsidP="00311390">
      <w:pPr>
        <w:pStyle w:val="Bibliography"/>
      </w:pPr>
      <w:r>
        <w:t xml:space="preserve">Buckner, J.H., Satterthwaite, W.H., Nelson, B.W., Ward, E.J., 2023. Interactions between life history and the environment on changing growth rates of Chinook salmon. Can. J. Fish. </w:t>
      </w:r>
      <w:proofErr w:type="spellStart"/>
      <w:r>
        <w:t>Aquat</w:t>
      </w:r>
      <w:proofErr w:type="spellEnd"/>
      <w:r>
        <w:t>. Sci. 80, 648–662. https://doi.org/10.1139/cjfas-2022-0116</w:t>
      </w:r>
    </w:p>
    <w:p w14:paraId="30516575" w14:textId="77777777" w:rsidR="00311390" w:rsidRDefault="00311390" w:rsidP="00311390">
      <w:pPr>
        <w:pStyle w:val="Bibliography"/>
      </w:pPr>
      <w:r>
        <w:t>Butler, T.H., 1980. Shrimps of the Pacific coast of Canada. Canadian Bulletin of Fisheries and Aquatic Sciences.</w:t>
      </w:r>
    </w:p>
    <w:p w14:paraId="3DAE04BB" w14:textId="77777777" w:rsidR="00311390" w:rsidRDefault="00311390" w:rsidP="00311390">
      <w:pPr>
        <w:pStyle w:val="Bibliography"/>
      </w:pPr>
      <w:proofErr w:type="spellStart"/>
      <w:r>
        <w:t>Caillouet</w:t>
      </w:r>
      <w:proofErr w:type="spellEnd"/>
      <w:r>
        <w:t>, C.W., Hart, R.A., Nance, J.M., 2008. Growth overfishing in the brown shrimp fishery of Texas, Louisiana, and adjoining Gulf of Mexico EEZ. Fisheries Research 92, 289–302. https://doi.org/10.1016/j.fishres.2008.01.009</w:t>
      </w:r>
    </w:p>
    <w:p w14:paraId="57F861DC" w14:textId="77777777" w:rsidR="00311390" w:rsidRDefault="00311390" w:rsidP="00311390">
      <w:pPr>
        <w:pStyle w:val="Bibliography"/>
      </w:pPr>
      <w:r>
        <w:t>Chang, Y.-J., Sun, C.-L., Chen, Y., Yeh, S.-Z., 2012. Modelling the growth of crustacean species. Rev Fish Biol Fisheries 22, 157–187. https://doi.org/10.1007/s11160-011-9228-4</w:t>
      </w:r>
    </w:p>
    <w:p w14:paraId="6ECF0C49" w14:textId="77777777" w:rsidR="00311390" w:rsidRDefault="00311390" w:rsidP="00311390">
      <w:pPr>
        <w:pStyle w:val="Bibliography"/>
      </w:pPr>
      <w:proofErr w:type="spellStart"/>
      <w:r>
        <w:lastRenderedPageBreak/>
        <w:t>Charnov</w:t>
      </w:r>
      <w:proofErr w:type="spellEnd"/>
      <w:r>
        <w:t xml:space="preserve">, E.L., </w:t>
      </w:r>
      <w:proofErr w:type="spellStart"/>
      <w:r>
        <w:t>Groth</w:t>
      </w:r>
      <w:proofErr w:type="spellEnd"/>
      <w:r>
        <w:t>, S.D., 2019. Fluctuating age distributions and sex ratio tracking in a protandrous shrimp. Evolutionary Ecology Research 20, 523–535.</w:t>
      </w:r>
    </w:p>
    <w:p w14:paraId="181744C8" w14:textId="77777777" w:rsidR="00311390" w:rsidRDefault="00311390" w:rsidP="00311390">
      <w:pPr>
        <w:pStyle w:val="Bibliography"/>
      </w:pPr>
      <w:proofErr w:type="spellStart"/>
      <w:r>
        <w:t>Charnov</w:t>
      </w:r>
      <w:proofErr w:type="spellEnd"/>
      <w:r>
        <w:t>, E.L., Hannah, R.W., 2002. Shrimp adjust their sex ratio to fluctuating age distributions. Evolutionary Ecology Research 4, 239–246.</w:t>
      </w:r>
    </w:p>
    <w:p w14:paraId="4FB674A9" w14:textId="77777777" w:rsidR="00311390" w:rsidRDefault="00311390" w:rsidP="00311390">
      <w:pPr>
        <w:pStyle w:val="Bibliography"/>
      </w:pPr>
      <w:proofErr w:type="spellStart"/>
      <w:r>
        <w:t>Cury</w:t>
      </w:r>
      <w:proofErr w:type="spellEnd"/>
      <w:r>
        <w:t xml:space="preserve">, P.M., Boyd, I.L., </w:t>
      </w:r>
      <w:proofErr w:type="spellStart"/>
      <w:r>
        <w:t>Bonhommeau</w:t>
      </w:r>
      <w:proofErr w:type="spellEnd"/>
      <w:r>
        <w:t>, S., Anker-</w:t>
      </w:r>
      <w:proofErr w:type="spellStart"/>
      <w:r>
        <w:t>Nilssen</w:t>
      </w:r>
      <w:proofErr w:type="spellEnd"/>
      <w:r>
        <w:t xml:space="preserve">, T., Crawford, R.J., Furness, R.W., Mills, J.A., Murphy, E.J., </w:t>
      </w:r>
      <w:proofErr w:type="spellStart"/>
      <w:r>
        <w:t>Österblom</w:t>
      </w:r>
      <w:proofErr w:type="spellEnd"/>
      <w:r>
        <w:t xml:space="preserve">, H., </w:t>
      </w:r>
      <w:proofErr w:type="spellStart"/>
      <w:r>
        <w:t>Paleczny</w:t>
      </w:r>
      <w:proofErr w:type="spellEnd"/>
      <w:r>
        <w:t>, M., 2011. Global seabird response to forage fish depletion—one-third for the birds. Science 334, 1703–1706.</w:t>
      </w:r>
    </w:p>
    <w:p w14:paraId="25A66697" w14:textId="77777777" w:rsidR="00311390" w:rsidRDefault="00311390" w:rsidP="00311390">
      <w:pPr>
        <w:pStyle w:val="Bibliography"/>
      </w:pPr>
      <w:r>
        <w:t xml:space="preserve">De </w:t>
      </w:r>
      <w:proofErr w:type="spellStart"/>
      <w:r>
        <w:t>Valpine</w:t>
      </w:r>
      <w:proofErr w:type="spellEnd"/>
      <w:r>
        <w:t>, P., 2003. Better inferences from population-dynamics experiments using Monte Carlo state-space likelihood methods. Ecology 84, 3064–3077. https://doi.org/10.1890/02-0039</w:t>
      </w:r>
    </w:p>
    <w:p w14:paraId="7BBA779C" w14:textId="77777777" w:rsidR="00311390" w:rsidRDefault="00311390" w:rsidP="00311390">
      <w:pPr>
        <w:pStyle w:val="Bibliography"/>
      </w:pPr>
      <w:proofErr w:type="spellStart"/>
      <w:r>
        <w:t>De’ath</w:t>
      </w:r>
      <w:proofErr w:type="spellEnd"/>
      <w:r>
        <w:t>, G., 2007. Boosted Trees for Ecological Modeling and Prediction. Ecology 88, 243–251. https://doi.org/10.1890/0012-9658(2007)88[</w:t>
      </w:r>
      <w:proofErr w:type="gramStart"/>
      <w:r>
        <w:t>243:BTFEMA</w:t>
      </w:r>
      <w:proofErr w:type="gramEnd"/>
      <w:r>
        <w:t>]2.0.CO;2</w:t>
      </w:r>
    </w:p>
    <w:p w14:paraId="3B8B83D3" w14:textId="77777777" w:rsidR="00311390" w:rsidRDefault="00311390" w:rsidP="00311390">
      <w:pPr>
        <w:pStyle w:val="Bibliography"/>
      </w:pPr>
      <w:proofErr w:type="spellStart"/>
      <w:r>
        <w:t>Dietze</w:t>
      </w:r>
      <w:proofErr w:type="spellEnd"/>
      <w:r>
        <w:t xml:space="preserve">, M.C., Fox, A., Beck-Johnson, L.M., Betancourt, J.L., Hooten, M.B., </w:t>
      </w:r>
      <w:proofErr w:type="spellStart"/>
      <w:r>
        <w:t>Jarnevich</w:t>
      </w:r>
      <w:proofErr w:type="spellEnd"/>
      <w:r>
        <w:t xml:space="preserve">, C.S., </w:t>
      </w:r>
      <w:proofErr w:type="spellStart"/>
      <w:r>
        <w:t>Keitt</w:t>
      </w:r>
      <w:proofErr w:type="spellEnd"/>
      <w:r>
        <w:t xml:space="preserve">, T.H., Kenney, M.A., Laney, C.M., Larsen, L.G., </w:t>
      </w:r>
      <w:proofErr w:type="spellStart"/>
      <w:r>
        <w:t>Loescher</w:t>
      </w:r>
      <w:proofErr w:type="spellEnd"/>
      <w:r>
        <w:t xml:space="preserve">, H.W., Lunch, C.K., </w:t>
      </w:r>
      <w:proofErr w:type="spellStart"/>
      <w:r>
        <w:t>Pijanowski</w:t>
      </w:r>
      <w:proofErr w:type="spellEnd"/>
      <w:r>
        <w:t xml:space="preserve">, B.C., </w:t>
      </w:r>
      <w:proofErr w:type="spellStart"/>
      <w:r>
        <w:t>Randerson</w:t>
      </w:r>
      <w:proofErr w:type="spellEnd"/>
      <w:r>
        <w:t xml:space="preserve">, J.T., Read, E.K., </w:t>
      </w:r>
      <w:proofErr w:type="spellStart"/>
      <w:r>
        <w:t>Tredennick</w:t>
      </w:r>
      <w:proofErr w:type="spellEnd"/>
      <w:r>
        <w:t>, A.T., Vargas, R., Weathers, K.C., White, E.P., 2018. Iterative near-term ecological forecasting: Needs, opportunities, and challenges. Proceedings of the National Academy of Sciences 115, 1424–1432. https://doi.org/10.1073/pnas.1710231115</w:t>
      </w:r>
    </w:p>
    <w:p w14:paraId="724CFBB5" w14:textId="77777777" w:rsidR="00311390" w:rsidRDefault="00311390" w:rsidP="00311390">
      <w:pPr>
        <w:pStyle w:val="Bibliography"/>
      </w:pPr>
      <w:proofErr w:type="spellStart"/>
      <w:r>
        <w:t>Elith</w:t>
      </w:r>
      <w:proofErr w:type="spellEnd"/>
      <w:r>
        <w:t xml:space="preserve">, J., </w:t>
      </w:r>
      <w:proofErr w:type="spellStart"/>
      <w:r>
        <w:t>Leathwick</w:t>
      </w:r>
      <w:proofErr w:type="spellEnd"/>
      <w:r>
        <w:t>, J.R., Hastie, T., 2008. A working guide to boosted regression trees. Journal of Animal Ecology 77, 802–813. https://doi.org/10.1111/j.1365-2656.2008.01390.x</w:t>
      </w:r>
    </w:p>
    <w:p w14:paraId="0E614897" w14:textId="77777777" w:rsidR="00311390" w:rsidRDefault="00311390" w:rsidP="00311390">
      <w:pPr>
        <w:pStyle w:val="Bibliography"/>
      </w:pPr>
      <w:r>
        <w:t xml:space="preserve">Fournier, D.A., Sibert, J.R., </w:t>
      </w:r>
      <w:proofErr w:type="spellStart"/>
      <w:r>
        <w:t>Terceiro</w:t>
      </w:r>
      <w:proofErr w:type="spellEnd"/>
      <w:r>
        <w:t>, M., 1991. Analysis of length frequency samples with relative abundance data for the Gulf of Maine northern shrimp (</w:t>
      </w:r>
      <w:proofErr w:type="spellStart"/>
      <w:r>
        <w:t>Pandalus</w:t>
      </w:r>
      <w:proofErr w:type="spellEnd"/>
      <w:r>
        <w:t xml:space="preserve"> borealis) by the MULTIFAN method. Can. J. Fish. </w:t>
      </w:r>
      <w:proofErr w:type="spellStart"/>
      <w:r>
        <w:t>Aquat</w:t>
      </w:r>
      <w:proofErr w:type="spellEnd"/>
      <w:r>
        <w:t>. Sci. 48, 591–598. https://doi.org/10.1139/f91-075</w:t>
      </w:r>
    </w:p>
    <w:p w14:paraId="452A89D1" w14:textId="77777777" w:rsidR="00311390" w:rsidRDefault="00311390" w:rsidP="00311390">
      <w:pPr>
        <w:pStyle w:val="Bibliography"/>
      </w:pPr>
      <w:r>
        <w:t xml:space="preserve">Free, C.M., Anderson, S.C., </w:t>
      </w:r>
      <w:proofErr w:type="spellStart"/>
      <w:r>
        <w:t>Hellmers</w:t>
      </w:r>
      <w:proofErr w:type="spellEnd"/>
      <w:r>
        <w:t xml:space="preserve">, E.A., </w:t>
      </w:r>
      <w:proofErr w:type="spellStart"/>
      <w:r>
        <w:t>Muhling</w:t>
      </w:r>
      <w:proofErr w:type="spellEnd"/>
      <w:r>
        <w:t xml:space="preserve">, B.A., Navarro, M.O., </w:t>
      </w:r>
      <w:proofErr w:type="spellStart"/>
      <w:r>
        <w:t>Richerson</w:t>
      </w:r>
      <w:proofErr w:type="spellEnd"/>
      <w:r>
        <w:t xml:space="preserve">, K., Rogers, L.A., Satterthwaite, W.H., Thompson, A.R., Burt, J.M., Gaines, S.D., Marshall, K.N., White, J.W., </w:t>
      </w:r>
      <w:proofErr w:type="spellStart"/>
      <w:r>
        <w:t>Bellquist</w:t>
      </w:r>
      <w:proofErr w:type="spellEnd"/>
      <w:r>
        <w:t>, L.F., 2023. Impact of the 2014–2016 marine heatwave on US and Canada West Coast fisheries: Surprises and lessons from key case studies. Fish and Fisheries 24, 652–674. https://doi.org/10.1111/faf.12753</w:t>
      </w:r>
    </w:p>
    <w:p w14:paraId="0BF60347" w14:textId="77777777" w:rsidR="00311390" w:rsidRDefault="00311390" w:rsidP="00311390">
      <w:pPr>
        <w:pStyle w:val="Bibliography"/>
      </w:pPr>
      <w:r>
        <w:t xml:space="preserve">Gallagher, C.M., Hannah, R.W., Sylvia, G., 2004. A comparison of yield per recruit and revenue per recruit models for the Oregon ocean shrimp, </w:t>
      </w:r>
      <w:proofErr w:type="spellStart"/>
      <w:r>
        <w:t>Pandalus</w:t>
      </w:r>
      <w:proofErr w:type="spellEnd"/>
      <w:r>
        <w:t xml:space="preserve"> </w:t>
      </w:r>
      <w:proofErr w:type="spellStart"/>
      <w:r>
        <w:t>jordani</w:t>
      </w:r>
      <w:proofErr w:type="spellEnd"/>
      <w:r>
        <w:t>, fishery. Fisheries Research 66, 71–84. https://doi.org/10.1016/S0165-7836(03)00147-4</w:t>
      </w:r>
    </w:p>
    <w:p w14:paraId="77E860EE" w14:textId="77777777" w:rsidR="00311390" w:rsidRDefault="00311390" w:rsidP="00311390">
      <w:pPr>
        <w:pStyle w:val="Bibliography"/>
      </w:pPr>
      <w:proofErr w:type="spellStart"/>
      <w:r>
        <w:t>Groth</w:t>
      </w:r>
      <w:proofErr w:type="spellEnd"/>
      <w:r>
        <w:t>, S.D., 2022. An evaluation of fishery and environmental effects on the recruitment levels of ocean shrimp (</w:t>
      </w:r>
      <w:proofErr w:type="spellStart"/>
      <w:r>
        <w:t>Pandalus</w:t>
      </w:r>
      <w:proofErr w:type="spellEnd"/>
      <w:r>
        <w:t xml:space="preserve"> </w:t>
      </w:r>
      <w:proofErr w:type="spellStart"/>
      <w:r>
        <w:t>jordani</w:t>
      </w:r>
      <w:proofErr w:type="spellEnd"/>
      <w:r>
        <w:t>) through 2019. Science Bulletin, Oregon Department of Fish and Wildlife 2022–10.</w:t>
      </w:r>
    </w:p>
    <w:p w14:paraId="28DB75C3" w14:textId="77777777" w:rsidR="00311390" w:rsidRDefault="00311390" w:rsidP="00311390">
      <w:pPr>
        <w:pStyle w:val="Bibliography"/>
      </w:pPr>
      <w:proofErr w:type="spellStart"/>
      <w:r>
        <w:t>Groth</w:t>
      </w:r>
      <w:proofErr w:type="spellEnd"/>
      <w:r>
        <w:t>, S.D., Hannah, R.W., 2018. An evaluation of fishery and environmental effects on the population structure and recruitment levels of ocean shrimp (</w:t>
      </w:r>
      <w:proofErr w:type="spellStart"/>
      <w:r>
        <w:t>Pandalus</w:t>
      </w:r>
      <w:proofErr w:type="spellEnd"/>
      <w:r>
        <w:t xml:space="preserve"> </w:t>
      </w:r>
      <w:proofErr w:type="spellStart"/>
      <w:r>
        <w:t>jordani</w:t>
      </w:r>
      <w:proofErr w:type="spellEnd"/>
      <w:r>
        <w:t>) through 2017. Information Reports, Oregon Department of Fish and Wildlife 2018–08.</w:t>
      </w:r>
    </w:p>
    <w:p w14:paraId="06417184" w14:textId="77777777" w:rsidR="00311390" w:rsidRDefault="00311390" w:rsidP="00311390">
      <w:pPr>
        <w:pStyle w:val="Bibliography"/>
      </w:pPr>
      <w:proofErr w:type="spellStart"/>
      <w:r>
        <w:t>Grüss</w:t>
      </w:r>
      <w:proofErr w:type="spellEnd"/>
      <w:r>
        <w:t xml:space="preserve">, A., Thorson, J.T., </w:t>
      </w:r>
      <w:proofErr w:type="spellStart"/>
      <w:r>
        <w:t>Stawitz</w:t>
      </w:r>
      <w:proofErr w:type="spellEnd"/>
      <w:r>
        <w:t xml:space="preserve">, C.C., </w:t>
      </w:r>
      <w:proofErr w:type="spellStart"/>
      <w:r>
        <w:t>Reum</w:t>
      </w:r>
      <w:proofErr w:type="spellEnd"/>
      <w:r>
        <w:t>, J.C.P., Rohan, S.K., Barnes, C.L., 2021. Synthesis of interannual variability in spatial demographic processes supports the strong influence of cold-pool extent on eastern Bering Sea walleye pollock (</w:t>
      </w:r>
      <w:proofErr w:type="spellStart"/>
      <w:r>
        <w:t>Gadus</w:t>
      </w:r>
      <w:proofErr w:type="spellEnd"/>
      <w:r>
        <w:t xml:space="preserve"> </w:t>
      </w:r>
      <w:proofErr w:type="spellStart"/>
      <w:r>
        <w:t>chalcogrammus</w:t>
      </w:r>
      <w:proofErr w:type="spellEnd"/>
      <w:r>
        <w:t>). Progress in Oceanography 194, 102569. https://doi.org/10.1016/j.pocean.2021.102569</w:t>
      </w:r>
    </w:p>
    <w:p w14:paraId="17AC86DC" w14:textId="77777777" w:rsidR="00311390" w:rsidRDefault="00311390" w:rsidP="00311390">
      <w:pPr>
        <w:pStyle w:val="Bibliography"/>
      </w:pPr>
      <w:proofErr w:type="spellStart"/>
      <w:r>
        <w:t>Haltuch</w:t>
      </w:r>
      <w:proofErr w:type="spellEnd"/>
      <w:r>
        <w:t xml:space="preserve">, M.A., Brooks, E.N., </w:t>
      </w:r>
      <w:proofErr w:type="spellStart"/>
      <w:r>
        <w:t>Brodziak</w:t>
      </w:r>
      <w:proofErr w:type="spellEnd"/>
      <w:r>
        <w:t xml:space="preserve">, J., Devine, J.A., Johnson, K.F., </w:t>
      </w:r>
      <w:proofErr w:type="spellStart"/>
      <w:r>
        <w:t>Klibansky</w:t>
      </w:r>
      <w:proofErr w:type="spellEnd"/>
      <w:r>
        <w:t xml:space="preserve">, N., Nash, R.D.M., Payne, M.R., </w:t>
      </w:r>
      <w:proofErr w:type="spellStart"/>
      <w:r>
        <w:t>Shertzer</w:t>
      </w:r>
      <w:proofErr w:type="spellEnd"/>
      <w:r>
        <w:t xml:space="preserve">, K.W., </w:t>
      </w:r>
      <w:proofErr w:type="spellStart"/>
      <w:r>
        <w:t>Subbey</w:t>
      </w:r>
      <w:proofErr w:type="spellEnd"/>
      <w:r>
        <w:t>, S., Wells, B.K., 2019. Unraveling the recruitment problem: A review of environmentally-informed forecasting and management strategy evaluation. Fisheries Research 217, 198–216. https://doi.org/10.1016/j.fishres.2018.12.016</w:t>
      </w:r>
    </w:p>
    <w:p w14:paraId="50BE5859" w14:textId="77777777" w:rsidR="00311390" w:rsidRDefault="00311390" w:rsidP="00311390">
      <w:pPr>
        <w:pStyle w:val="Bibliography"/>
      </w:pPr>
      <w:r>
        <w:t>Hannah, R.W., 2011. Variation in the distribution of ocean shrimp (</w:t>
      </w:r>
      <w:proofErr w:type="spellStart"/>
      <w:r>
        <w:t>Pandalus</w:t>
      </w:r>
      <w:proofErr w:type="spellEnd"/>
      <w:r>
        <w:t xml:space="preserve"> </w:t>
      </w:r>
      <w:proofErr w:type="spellStart"/>
      <w:r>
        <w:t>jordani</w:t>
      </w:r>
      <w:proofErr w:type="spellEnd"/>
      <w:r>
        <w:t>) recruits: links with coastal upwelling and climate change. Fisheries Oceanography 20, 305–313. https://doi.org/10.1111/j.1365-2419.2011.00585.x</w:t>
      </w:r>
    </w:p>
    <w:p w14:paraId="3150318A" w14:textId="77777777" w:rsidR="00311390" w:rsidRDefault="00311390" w:rsidP="00311390">
      <w:pPr>
        <w:pStyle w:val="Bibliography"/>
      </w:pPr>
      <w:r>
        <w:lastRenderedPageBreak/>
        <w:t>Hannah, R.W., 1995. Variation in geographic stock area, catchability, and natural mortality of ocean shrimp (</w:t>
      </w:r>
      <w:proofErr w:type="spellStart"/>
      <w:r>
        <w:t>Pandalus</w:t>
      </w:r>
      <w:proofErr w:type="spellEnd"/>
      <w:r>
        <w:t xml:space="preserve"> </w:t>
      </w:r>
      <w:proofErr w:type="spellStart"/>
      <w:r>
        <w:t>jordani</w:t>
      </w:r>
      <w:proofErr w:type="spellEnd"/>
      <w:r>
        <w:t xml:space="preserve">): some new evidence for a trophic interaction with Pacific hake (Merluccius </w:t>
      </w:r>
      <w:proofErr w:type="spellStart"/>
      <w:r>
        <w:t>productus</w:t>
      </w:r>
      <w:proofErr w:type="spellEnd"/>
      <w:r>
        <w:t xml:space="preserve">). Can. J. Fish. </w:t>
      </w:r>
      <w:proofErr w:type="spellStart"/>
      <w:r>
        <w:t>Aquat</w:t>
      </w:r>
      <w:proofErr w:type="spellEnd"/>
      <w:r>
        <w:t>. Sci. 52, 1018–1029. https://doi.org/10.1139/f95-100</w:t>
      </w:r>
    </w:p>
    <w:p w14:paraId="6C89417D" w14:textId="77777777" w:rsidR="00311390" w:rsidRDefault="00311390" w:rsidP="00311390">
      <w:pPr>
        <w:pStyle w:val="Bibliography"/>
      </w:pPr>
      <w:r>
        <w:t>Hannah, R.W., Jones, S.A., 2016. An evaluation of fishery effects on the population structure and recruitment levels of ocean shrimp (</w:t>
      </w:r>
      <w:proofErr w:type="spellStart"/>
      <w:r>
        <w:t>Pandalus</w:t>
      </w:r>
      <w:proofErr w:type="spellEnd"/>
      <w:r>
        <w:t xml:space="preserve"> </w:t>
      </w:r>
      <w:proofErr w:type="spellStart"/>
      <w:r>
        <w:t>jordani</w:t>
      </w:r>
      <w:proofErr w:type="spellEnd"/>
      <w:r>
        <w:t>) through 2015. Information Reports, Oregon Department of Fish and Wildlife 2016–03.</w:t>
      </w:r>
    </w:p>
    <w:p w14:paraId="68A247C0" w14:textId="77777777" w:rsidR="00311390" w:rsidRDefault="00311390" w:rsidP="00311390">
      <w:pPr>
        <w:pStyle w:val="Bibliography"/>
      </w:pPr>
      <w:r>
        <w:t>Hannah, R.W., Jones, S.A., 2014a. The population dynamics of Oregon ocean shrimp (</w:t>
      </w:r>
      <w:proofErr w:type="spellStart"/>
      <w:r>
        <w:t>Pandalus</w:t>
      </w:r>
      <w:proofErr w:type="spellEnd"/>
      <w:r>
        <w:t xml:space="preserve"> </w:t>
      </w:r>
      <w:proofErr w:type="spellStart"/>
      <w:r>
        <w:t>jordani</w:t>
      </w:r>
      <w:proofErr w:type="spellEnd"/>
      <w:r>
        <w:t>) and recommendations for management using target and limit reference points or suitable proxies. Information Reports, Oregon Department of Fish and Wildlife 2014–08.</w:t>
      </w:r>
    </w:p>
    <w:p w14:paraId="34A78DF5" w14:textId="77777777" w:rsidR="00311390" w:rsidRDefault="00311390" w:rsidP="00311390">
      <w:pPr>
        <w:pStyle w:val="Bibliography"/>
      </w:pPr>
      <w:r>
        <w:t>Hannah, R.W., Jones, S.A., 2014b. Effects of climate and fishing on recruitment of ocean shrimp (</w:t>
      </w:r>
      <w:proofErr w:type="spellStart"/>
      <w:r>
        <w:t>Pandalus</w:t>
      </w:r>
      <w:proofErr w:type="spellEnd"/>
      <w:r>
        <w:t xml:space="preserve"> </w:t>
      </w:r>
      <w:proofErr w:type="spellStart"/>
      <w:r>
        <w:t>jordani</w:t>
      </w:r>
      <w:proofErr w:type="spellEnd"/>
      <w:r>
        <w:t>): an update of recruitment models through 2013. Information Reports, Oregon Department of Fish and Wildlife 2014–05.</w:t>
      </w:r>
    </w:p>
    <w:p w14:paraId="1AFDB77D" w14:textId="77777777" w:rsidR="00311390" w:rsidRDefault="00311390" w:rsidP="00311390">
      <w:pPr>
        <w:pStyle w:val="Bibliography"/>
      </w:pPr>
      <w:proofErr w:type="spellStart"/>
      <w:r>
        <w:t>Hilborn</w:t>
      </w:r>
      <w:proofErr w:type="spellEnd"/>
      <w:r>
        <w:t>, R., Walters, C.J., 1992. Quantitative fisheries stock assessment: choice, dynamics, and uncertainty. Chapman and Hall, New York.</w:t>
      </w:r>
    </w:p>
    <w:p w14:paraId="1274F4D4" w14:textId="77777777" w:rsidR="00311390" w:rsidRDefault="00311390" w:rsidP="00311390">
      <w:pPr>
        <w:pStyle w:val="Bibliography"/>
      </w:pPr>
      <w:r>
        <w:t xml:space="preserve">Hobday, A.J., Spillman, C.M., Paige </w:t>
      </w:r>
      <w:proofErr w:type="spellStart"/>
      <w:r>
        <w:t>Eveson</w:t>
      </w:r>
      <w:proofErr w:type="spellEnd"/>
      <w:r>
        <w:t>, J., Hartog, J.R., 2016. Seasonal forecasting for decision support in marine fisheries and aquaculture. Fisheries Oceanography 25, 45–56. https://doi.org/10.1111/fog.12083</w:t>
      </w:r>
    </w:p>
    <w:p w14:paraId="2BE12842" w14:textId="77777777" w:rsidR="00311390" w:rsidRDefault="00311390" w:rsidP="00311390">
      <w:pPr>
        <w:pStyle w:val="Bibliography"/>
      </w:pPr>
      <w:r>
        <w:t xml:space="preserve">Huang, B., Thorne, P.W., </w:t>
      </w:r>
      <w:proofErr w:type="spellStart"/>
      <w:r>
        <w:t>Banzon</w:t>
      </w:r>
      <w:proofErr w:type="spellEnd"/>
      <w:r>
        <w:t xml:space="preserve">, V.F., Boyer, T., </w:t>
      </w:r>
      <w:proofErr w:type="spellStart"/>
      <w:r>
        <w:t>Chepurin</w:t>
      </w:r>
      <w:proofErr w:type="spellEnd"/>
      <w:r>
        <w:t xml:space="preserve">, G., </w:t>
      </w:r>
      <w:proofErr w:type="spellStart"/>
      <w:r>
        <w:t>Lawrimore</w:t>
      </w:r>
      <w:proofErr w:type="spellEnd"/>
      <w:r>
        <w:t xml:space="preserve">, J.H., </w:t>
      </w:r>
      <w:proofErr w:type="spellStart"/>
      <w:r>
        <w:t>Menne</w:t>
      </w:r>
      <w:proofErr w:type="spellEnd"/>
      <w:r>
        <w:t xml:space="preserve">, M.J., Smith, T.M., </w:t>
      </w:r>
      <w:proofErr w:type="spellStart"/>
      <w:r>
        <w:t>Vose</w:t>
      </w:r>
      <w:proofErr w:type="spellEnd"/>
      <w:r>
        <w:t>, R.S., Zhang, H.-M., 2017. NOAA Extended Reconstructed Sea Surface Temperature (ERSST), Version 5.</w:t>
      </w:r>
    </w:p>
    <w:p w14:paraId="77D22B23" w14:textId="77777777" w:rsidR="00311390" w:rsidRDefault="00311390" w:rsidP="00311390">
      <w:pPr>
        <w:pStyle w:val="Bibliography"/>
      </w:pPr>
      <w:proofErr w:type="spellStart"/>
      <w:r>
        <w:t>Indivero</w:t>
      </w:r>
      <w:proofErr w:type="spellEnd"/>
      <w:r>
        <w:t xml:space="preserve">, J., Essington, T.E., </w:t>
      </w:r>
      <w:proofErr w:type="spellStart"/>
      <w:r>
        <w:t>Ianelli</w:t>
      </w:r>
      <w:proofErr w:type="spellEnd"/>
      <w:r>
        <w:t xml:space="preserve">, J.N., Thorson, J.T., 2023. Incorporating distribution shifts and </w:t>
      </w:r>
      <w:proofErr w:type="spellStart"/>
      <w:r>
        <w:t>spatio</w:t>
      </w:r>
      <w:proofErr w:type="spellEnd"/>
      <w:r>
        <w:t>-temporal variation when estimating weight-at-age for stock assessments: a case study involving the Bering Sea pollock (</w:t>
      </w:r>
      <w:proofErr w:type="spellStart"/>
      <w:r>
        <w:t>Gadus</w:t>
      </w:r>
      <w:proofErr w:type="spellEnd"/>
      <w:r>
        <w:t xml:space="preserve"> </w:t>
      </w:r>
      <w:proofErr w:type="spellStart"/>
      <w:r>
        <w:t>chalcogrammus</w:t>
      </w:r>
      <w:proofErr w:type="spellEnd"/>
      <w:r>
        <w:t>). ICES Journal of Marine Science 80, 258–271. https://doi.org/10.1093/icesjms/fsac236</w:t>
      </w:r>
    </w:p>
    <w:p w14:paraId="54CDE2A3" w14:textId="77777777" w:rsidR="00311390" w:rsidRDefault="00311390" w:rsidP="00311390">
      <w:pPr>
        <w:pStyle w:val="Bibliography"/>
      </w:pPr>
      <w:proofErr w:type="spellStart"/>
      <w:r>
        <w:t>Jacox</w:t>
      </w:r>
      <w:proofErr w:type="spellEnd"/>
      <w:r>
        <w:t xml:space="preserve">, M.G., Edwards, C.A., Hazen, E.L., </w:t>
      </w:r>
      <w:proofErr w:type="spellStart"/>
      <w:r>
        <w:t>Bograd</w:t>
      </w:r>
      <w:proofErr w:type="spellEnd"/>
      <w:r>
        <w:t xml:space="preserve">, S.J., 2018. Coastal Upwelling Revisited: Ekman, </w:t>
      </w:r>
      <w:proofErr w:type="spellStart"/>
      <w:r>
        <w:t>Bakun</w:t>
      </w:r>
      <w:proofErr w:type="spellEnd"/>
      <w:r>
        <w:t>, and Improved Upwelling Indices for the U.S. West Coast. Journal of Geophysical Research: Oceans 123, 7332–7350. https://doi.org/10.1029/2018JC014187</w:t>
      </w:r>
    </w:p>
    <w:p w14:paraId="797C6A0B" w14:textId="77777777" w:rsidR="00311390" w:rsidRDefault="00311390" w:rsidP="00311390">
      <w:pPr>
        <w:pStyle w:val="Bibliography"/>
      </w:pPr>
      <w:proofErr w:type="spellStart"/>
      <w:r>
        <w:t>Kapur</w:t>
      </w:r>
      <w:proofErr w:type="spellEnd"/>
      <w:r>
        <w:t xml:space="preserve">, M., </w:t>
      </w:r>
      <w:proofErr w:type="spellStart"/>
      <w:r>
        <w:t>Haltuch</w:t>
      </w:r>
      <w:proofErr w:type="spellEnd"/>
      <w:r>
        <w:t xml:space="preserve">, M., Connors, B., Rogers, L., Berger, A., Koontz, E., Cope, J., </w:t>
      </w:r>
      <w:proofErr w:type="spellStart"/>
      <w:r>
        <w:t>Echave</w:t>
      </w:r>
      <w:proofErr w:type="spellEnd"/>
      <w:r>
        <w:t xml:space="preserve">, K., Fenske, K., </w:t>
      </w:r>
      <w:proofErr w:type="spellStart"/>
      <w:r>
        <w:t>Hanselman</w:t>
      </w:r>
      <w:proofErr w:type="spellEnd"/>
      <w:r>
        <w:t>, D., Punt, A.E., 2020. Oceanographic features delineate growth zonation in Northeast Pacific sablefish. Fisheries Research 222, 105414. https://doi.org/10.1016/j.fishres.2019.105414</w:t>
      </w:r>
    </w:p>
    <w:p w14:paraId="34FD183D" w14:textId="77777777" w:rsidR="00311390" w:rsidRDefault="00311390" w:rsidP="00311390">
      <w:pPr>
        <w:pStyle w:val="Bibliography"/>
      </w:pPr>
      <w:proofErr w:type="spellStart"/>
      <w:r>
        <w:t>Kasperski</w:t>
      </w:r>
      <w:proofErr w:type="spellEnd"/>
      <w:r>
        <w:t>, S., Holland, D.S., 2013. Income diversification and risk for fishermen. PNAS 110, 2076–2081. https://doi.org/10.1073/pnas.1212278110</w:t>
      </w:r>
    </w:p>
    <w:p w14:paraId="6C97B9E5" w14:textId="77777777" w:rsidR="00311390" w:rsidRDefault="00311390" w:rsidP="00311390">
      <w:pPr>
        <w:pStyle w:val="Bibliography"/>
      </w:pPr>
      <w:r>
        <w:t>King, J.R., McFarlane, G.A., 2003. Marine fish life history strategies: applications to fishery management. Fisheries Management and Ecology 10, 249–264. https://doi.org/10.1046/j.1365-2400.2003.00359.x</w:t>
      </w:r>
    </w:p>
    <w:p w14:paraId="13C368F3" w14:textId="77777777" w:rsidR="00311390" w:rsidRDefault="00311390" w:rsidP="00311390">
      <w:pPr>
        <w:pStyle w:val="Bibliography"/>
      </w:pPr>
      <w:r>
        <w:t>Lorenzen, K., 2016. Toward a new paradigm for growth modeling in fisheries stock assessments: Embracing plasticity and its consequences. Fisheries Research 180, 4–22. https://doi.org/10.1016/j.fishres.2016.01.006</w:t>
      </w:r>
    </w:p>
    <w:p w14:paraId="4A9DF556" w14:textId="77777777" w:rsidR="00311390" w:rsidRDefault="00311390" w:rsidP="00311390">
      <w:pPr>
        <w:pStyle w:val="Bibliography"/>
      </w:pPr>
      <w:r>
        <w:t xml:space="preserve">McMahan, M.D., Cowan, D.F., Chen, Y., Sherwood, G.D., Grabowski, J.H., 2016. Growth of juvenile American lobster Homarus </w:t>
      </w:r>
      <w:proofErr w:type="spellStart"/>
      <w:r>
        <w:t>americanus</w:t>
      </w:r>
      <w:proofErr w:type="spellEnd"/>
      <w:r>
        <w:t xml:space="preserve"> in a changing environment. Marine Ecology Progress Series 557, 177–187. https://doi.org/10.3354/meps11854</w:t>
      </w:r>
    </w:p>
    <w:p w14:paraId="28D9D3E3" w14:textId="77777777" w:rsidR="00311390" w:rsidRDefault="00311390" w:rsidP="00311390">
      <w:pPr>
        <w:pStyle w:val="Bibliography"/>
      </w:pPr>
      <w:r>
        <w:t>Myers, R.A., 1998. When Do Environment–recruitment Correlations Work? Reviews in Fish Biology and Fisheries 8, 285–305. https://doi.org/10.1023/A:1008828730759</w:t>
      </w:r>
    </w:p>
    <w:p w14:paraId="47A277AB" w14:textId="77777777" w:rsidR="00311390" w:rsidRDefault="00311390" w:rsidP="00311390">
      <w:pPr>
        <w:pStyle w:val="Bibliography"/>
      </w:pPr>
      <w:proofErr w:type="spellStart"/>
      <w:r>
        <w:t>Oken</w:t>
      </w:r>
      <w:proofErr w:type="spellEnd"/>
      <w:r>
        <w:t>, K.L., Holland, D.S., Punt, A.E., 2021. The effects of population synchrony, life history, and access constraints on benefits from fishing portfolios. Ecological Applications 31, e2307.</w:t>
      </w:r>
    </w:p>
    <w:p w14:paraId="3ED5AA8C" w14:textId="77777777" w:rsidR="00311390" w:rsidRDefault="00311390" w:rsidP="00311390">
      <w:pPr>
        <w:pStyle w:val="Bibliography"/>
      </w:pPr>
      <w:r>
        <w:t>Pacific States Marine Fisheries Commission, 2023. Pacific Fisheries Information Network (</w:t>
      </w:r>
      <w:proofErr w:type="spellStart"/>
      <w:r>
        <w:t>PacFIN</w:t>
      </w:r>
      <w:proofErr w:type="spellEnd"/>
      <w:r>
        <w:t>) [WWW Document]. URL www.psmfc.org</w:t>
      </w:r>
    </w:p>
    <w:p w14:paraId="25FC8504" w14:textId="77777777" w:rsidR="00311390" w:rsidRDefault="00311390" w:rsidP="00311390">
      <w:pPr>
        <w:pStyle w:val="Bibliography"/>
      </w:pPr>
      <w:r>
        <w:t>R Core Team, 2021. R: A language and environment for statistical computing.</w:t>
      </w:r>
    </w:p>
    <w:p w14:paraId="6387C138" w14:textId="77777777" w:rsidR="00311390" w:rsidRDefault="00311390" w:rsidP="00311390">
      <w:pPr>
        <w:pStyle w:val="Bibliography"/>
      </w:pPr>
      <w:proofErr w:type="spellStart"/>
      <w:r>
        <w:lastRenderedPageBreak/>
        <w:t>Rothlisberg</w:t>
      </w:r>
      <w:proofErr w:type="spellEnd"/>
      <w:r>
        <w:t xml:space="preserve">, P.C., 1979. Combined effects of temperature and salinity on the survival and growth of the larvae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Mar. Biol. 54, 125–134. https://doi.org/10.1007/BF00386591</w:t>
      </w:r>
    </w:p>
    <w:p w14:paraId="6A0C6838" w14:textId="77777777" w:rsidR="00311390" w:rsidRDefault="00311390" w:rsidP="00311390">
      <w:pPr>
        <w:pStyle w:val="Bibliography"/>
      </w:pPr>
      <w:proofErr w:type="spellStart"/>
      <w:r>
        <w:t>Rothlisberg</w:t>
      </w:r>
      <w:proofErr w:type="spellEnd"/>
      <w:r>
        <w:t xml:space="preserve">, P.C., Miller, C.B., 1983. Factors affecting the distribution, abundance, and survival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larvae off the Oregon coast. Fish. Bull 81, 455–472.</w:t>
      </w:r>
    </w:p>
    <w:p w14:paraId="7907153D" w14:textId="77777777" w:rsidR="00311390" w:rsidRDefault="00311390" w:rsidP="00311390">
      <w:pPr>
        <w:pStyle w:val="Bibliography"/>
      </w:pPr>
      <w:proofErr w:type="spellStart"/>
      <w:r>
        <w:t>Rouyer</w:t>
      </w:r>
      <w:proofErr w:type="spellEnd"/>
      <w:r>
        <w:t xml:space="preserve">, T., </w:t>
      </w:r>
      <w:proofErr w:type="spellStart"/>
      <w:r>
        <w:t>Sadykov</w:t>
      </w:r>
      <w:proofErr w:type="spellEnd"/>
      <w:r>
        <w:t xml:space="preserve">, A., </w:t>
      </w:r>
      <w:proofErr w:type="spellStart"/>
      <w:r>
        <w:t>Ohlberger</w:t>
      </w:r>
      <w:proofErr w:type="spellEnd"/>
      <w:r>
        <w:t xml:space="preserve">, J., </w:t>
      </w:r>
      <w:proofErr w:type="spellStart"/>
      <w:r>
        <w:t>Stenseth</w:t>
      </w:r>
      <w:proofErr w:type="spellEnd"/>
      <w:r>
        <w:t xml:space="preserve">, </w:t>
      </w:r>
      <w:proofErr w:type="spellStart"/>
      <w:r>
        <w:t>N.Chr</w:t>
      </w:r>
      <w:proofErr w:type="spellEnd"/>
      <w:r>
        <w:t>., 2012. Does increasing mortality change the response of fish populations to environmental fluctuations? Ecology Letters 15, 658–665. https://doi.org/10.1111/j.1461-0248.2012.01781.x</w:t>
      </w:r>
    </w:p>
    <w:p w14:paraId="1FC6D0C1" w14:textId="77777777" w:rsidR="00311390" w:rsidRDefault="00311390" w:rsidP="00311390">
      <w:pPr>
        <w:pStyle w:val="Bibliography"/>
      </w:pPr>
      <w:proofErr w:type="spellStart"/>
      <w:r>
        <w:t>Sellinger</w:t>
      </w:r>
      <w:proofErr w:type="spellEnd"/>
      <w:r>
        <w:t xml:space="preserve">, E.L., </w:t>
      </w:r>
      <w:proofErr w:type="spellStart"/>
      <w:r>
        <w:t>Szuwalski</w:t>
      </w:r>
      <w:proofErr w:type="spellEnd"/>
      <w:r>
        <w:t>, C., Punt, A.E., 2024. The robustness of our assumptions about recruitment: A re-examination of marine recruitment dynamics with additional data and novel methods. Fisheries Research 269, 106862. https://doi.org/10.1016/j.fishres.2023.106862</w:t>
      </w:r>
    </w:p>
    <w:p w14:paraId="29433EE0" w14:textId="77777777" w:rsidR="00311390" w:rsidRDefault="00311390" w:rsidP="00311390">
      <w:pPr>
        <w:pStyle w:val="Bibliography"/>
      </w:pPr>
      <w:proofErr w:type="spellStart"/>
      <w:r>
        <w:t>Sethi</w:t>
      </w:r>
      <w:proofErr w:type="spellEnd"/>
      <w:r>
        <w:t>, S.A., Reimer, M., Knapp, G., 2014. Alaskan fishing community revenues and the stabilizing role of fishing portfolios. Marine Policy 48, 134–141.</w:t>
      </w:r>
    </w:p>
    <w:p w14:paraId="13CFEB26" w14:textId="77777777" w:rsidR="00311390" w:rsidRDefault="00311390" w:rsidP="00311390">
      <w:pPr>
        <w:pStyle w:val="Bibliography"/>
      </w:pPr>
      <w:proofErr w:type="spellStart"/>
      <w:r>
        <w:t>Sivula</w:t>
      </w:r>
      <w:proofErr w:type="spellEnd"/>
      <w:r>
        <w:t xml:space="preserve">, T., Magnusson, M., Matamoros, A.A., </w:t>
      </w:r>
      <w:proofErr w:type="spellStart"/>
      <w:r>
        <w:t>Vehtari</w:t>
      </w:r>
      <w:proofErr w:type="spellEnd"/>
      <w:r>
        <w:t>, A., 2023. Uncertainty in Bayesian leave-one-out cross-validation based model comparison. https://doi.org/10.48550/arXiv.2008.10296</w:t>
      </w:r>
    </w:p>
    <w:p w14:paraId="2A7CC721" w14:textId="77777777" w:rsidR="00311390" w:rsidRDefault="00311390" w:rsidP="00311390">
      <w:pPr>
        <w:pStyle w:val="Bibliography"/>
      </w:pPr>
      <w:r>
        <w:t>Stan Development Team, 2022. Stan modeling language users guide and reference manual, 2.30.</w:t>
      </w:r>
    </w:p>
    <w:p w14:paraId="0FF00AEB" w14:textId="77777777" w:rsidR="00311390" w:rsidRDefault="00311390" w:rsidP="00311390">
      <w:pPr>
        <w:pStyle w:val="Bibliography"/>
      </w:pPr>
      <w:r>
        <w:t xml:space="preserve">Stan Development Team, 2020. </w:t>
      </w:r>
      <w:proofErr w:type="spellStart"/>
      <w:r>
        <w:t>RStan</w:t>
      </w:r>
      <w:proofErr w:type="spellEnd"/>
      <w:r>
        <w:t xml:space="preserve">: </w:t>
      </w:r>
      <w:proofErr w:type="gramStart"/>
      <w:r>
        <w:t>the</w:t>
      </w:r>
      <w:proofErr w:type="gramEnd"/>
      <w:r>
        <w:t xml:space="preserve"> R interface to Stan.</w:t>
      </w:r>
    </w:p>
    <w:p w14:paraId="06DF8941" w14:textId="77777777" w:rsidR="00311390" w:rsidRDefault="00311390" w:rsidP="00311390">
      <w:pPr>
        <w:pStyle w:val="Bibliography"/>
      </w:pPr>
      <w:proofErr w:type="spellStart"/>
      <w:r>
        <w:t>Stawitz</w:t>
      </w:r>
      <w:proofErr w:type="spellEnd"/>
      <w:r>
        <w:t>, C.C., Essington, T.E., 2019. Somatic growth contributes to population variation in marine fishes. Journal of Animal Ecology 88, 315–329. https://doi.org/10.1111/1365-2656.12921</w:t>
      </w:r>
    </w:p>
    <w:p w14:paraId="48A138B6" w14:textId="77777777" w:rsidR="00311390" w:rsidRDefault="00311390" w:rsidP="00311390">
      <w:pPr>
        <w:pStyle w:val="Bibliography"/>
      </w:pPr>
      <w:proofErr w:type="spellStart"/>
      <w:r>
        <w:t>Stawitz</w:t>
      </w:r>
      <w:proofErr w:type="spellEnd"/>
      <w:r>
        <w:t xml:space="preserve">, C.C., Essington, T.E., Branch, T.A., </w:t>
      </w:r>
      <w:proofErr w:type="spellStart"/>
      <w:r>
        <w:t>Haltuch</w:t>
      </w:r>
      <w:proofErr w:type="spellEnd"/>
      <w:r>
        <w:t>, M.A., Hollowed, A.B., Spencer, P.D., 2015. A state-space approach for detecting growth variation and application to North Pacific groundfish. Canadian Journal of Fisheries and Aquatic Sciences 72, 1316–1328.</w:t>
      </w:r>
    </w:p>
    <w:p w14:paraId="6C097D80" w14:textId="77777777" w:rsidR="00311390" w:rsidRDefault="00311390" w:rsidP="00311390">
      <w:pPr>
        <w:pStyle w:val="Bibliography"/>
      </w:pPr>
      <w:proofErr w:type="spellStart"/>
      <w:r>
        <w:t>Szuwalski</w:t>
      </w:r>
      <w:proofErr w:type="spellEnd"/>
      <w:r>
        <w:t xml:space="preserve">, C.S., Vert-Pre, K.A., Punt, A.E., Branch, T.A., </w:t>
      </w:r>
      <w:proofErr w:type="spellStart"/>
      <w:r>
        <w:t>Hilborn</w:t>
      </w:r>
      <w:proofErr w:type="spellEnd"/>
      <w:r>
        <w:t xml:space="preserve">, R., 2015. Examining common assumptions about recruitment: a meta-analysis of recruitment dynamics for worldwide marine fisheries. Fish </w:t>
      </w:r>
      <w:proofErr w:type="spellStart"/>
      <w:r>
        <w:t>Fish</w:t>
      </w:r>
      <w:proofErr w:type="spellEnd"/>
      <w:r>
        <w:t xml:space="preserve"> 16, 633–648. https://doi.org/10.1111/faf.12083</w:t>
      </w:r>
    </w:p>
    <w:p w14:paraId="43207A1B" w14:textId="77777777" w:rsidR="00311390" w:rsidRDefault="00311390" w:rsidP="00311390">
      <w:pPr>
        <w:pStyle w:val="Bibliography"/>
      </w:pPr>
      <w:proofErr w:type="spellStart"/>
      <w:r>
        <w:t>Vehtari</w:t>
      </w:r>
      <w:proofErr w:type="spellEnd"/>
      <w:r>
        <w:t xml:space="preserve">, A., </w:t>
      </w:r>
      <w:proofErr w:type="spellStart"/>
      <w:r>
        <w:t>Gabry</w:t>
      </w:r>
      <w:proofErr w:type="spellEnd"/>
      <w:r>
        <w:t xml:space="preserve">, J., Magnusson, M., Yao, Y., </w:t>
      </w:r>
      <w:proofErr w:type="spellStart"/>
      <w:r>
        <w:t>Bürkner</w:t>
      </w:r>
      <w:proofErr w:type="spellEnd"/>
      <w:r>
        <w:t xml:space="preserve">, P.-C., </w:t>
      </w:r>
      <w:proofErr w:type="spellStart"/>
      <w:r>
        <w:t>Paananen</w:t>
      </w:r>
      <w:proofErr w:type="spellEnd"/>
      <w:r>
        <w:t>, T., Gelman, A., 2022a. loo: Efficient leave-one-out cross-validation and WAIC for Bayesian models. R package version 2.5.1. https://mc-stan.org/loo/</w:t>
      </w:r>
    </w:p>
    <w:p w14:paraId="4FF93925" w14:textId="77777777" w:rsidR="00311390" w:rsidRDefault="00311390" w:rsidP="00311390">
      <w:pPr>
        <w:pStyle w:val="Bibliography"/>
      </w:pPr>
      <w:proofErr w:type="spellStart"/>
      <w:r>
        <w:t>Vehtari</w:t>
      </w:r>
      <w:proofErr w:type="spellEnd"/>
      <w:r>
        <w:t xml:space="preserve">, A., Gelman, A., </w:t>
      </w:r>
      <w:proofErr w:type="spellStart"/>
      <w:r>
        <w:t>Gabry</w:t>
      </w:r>
      <w:proofErr w:type="spellEnd"/>
      <w:r>
        <w:t xml:space="preserve">, J., 2017. Practical Bayesian model evaluation using leave-one-out cross-validation and WAIC. Stat </w:t>
      </w:r>
      <w:proofErr w:type="spellStart"/>
      <w:r>
        <w:t>Comput</w:t>
      </w:r>
      <w:proofErr w:type="spellEnd"/>
      <w:r>
        <w:t xml:space="preserve"> 27, 1413–1432. https://doi.org/10.1007/s11222-016-9696-4</w:t>
      </w:r>
    </w:p>
    <w:p w14:paraId="27122A64" w14:textId="77777777" w:rsidR="00311390" w:rsidRDefault="00311390" w:rsidP="00311390">
      <w:pPr>
        <w:pStyle w:val="Bibliography"/>
      </w:pPr>
      <w:proofErr w:type="spellStart"/>
      <w:r>
        <w:t>Vehtari</w:t>
      </w:r>
      <w:proofErr w:type="spellEnd"/>
      <w:r>
        <w:t xml:space="preserve">, A., Gelman, A., Simpson, D., Carpenter, B., </w:t>
      </w:r>
      <w:proofErr w:type="spellStart"/>
      <w:r>
        <w:t>Bürkner</w:t>
      </w:r>
      <w:proofErr w:type="spellEnd"/>
      <w:r>
        <w:t>, P.-C., 2021. Rank-normalization, folding, and localization: An improved R-hat for assessing convergence of MCMC. Bayesian Anal. 16. https://doi.org/10.1214/20-BA1221</w:t>
      </w:r>
    </w:p>
    <w:p w14:paraId="7EF11205" w14:textId="77777777" w:rsidR="00311390" w:rsidRDefault="00311390" w:rsidP="00311390">
      <w:pPr>
        <w:pStyle w:val="Bibliography"/>
      </w:pPr>
      <w:proofErr w:type="spellStart"/>
      <w:r>
        <w:t>Vehtari</w:t>
      </w:r>
      <w:proofErr w:type="spellEnd"/>
      <w:r>
        <w:t xml:space="preserve">, A., Simpson, D., Gelman, A., Yao, Y., </w:t>
      </w:r>
      <w:proofErr w:type="spellStart"/>
      <w:r>
        <w:t>Gabry</w:t>
      </w:r>
      <w:proofErr w:type="spellEnd"/>
      <w:r>
        <w:t>, J., 2022b. Pareto Smoothed Importance Sampling. https://doi.org/10.48550/arXiv.1507.02646</w:t>
      </w:r>
    </w:p>
    <w:p w14:paraId="014D45E7" w14:textId="77777777" w:rsidR="00311390" w:rsidRDefault="00311390" w:rsidP="00311390">
      <w:pPr>
        <w:pStyle w:val="Bibliography"/>
      </w:pPr>
      <w:r>
        <w:t xml:space="preserve">Walters, C.J., </w:t>
      </w:r>
      <w:proofErr w:type="spellStart"/>
      <w:r>
        <w:t>Hilborn</w:t>
      </w:r>
      <w:proofErr w:type="spellEnd"/>
      <w:r>
        <w:t xml:space="preserve">, R., 1978. Ecological optimization and adaptive management. </w:t>
      </w:r>
      <w:proofErr w:type="spellStart"/>
      <w:r>
        <w:t>Annu</w:t>
      </w:r>
      <w:proofErr w:type="spellEnd"/>
      <w:r>
        <w:t>. Rev. Ecol. Syst. 9, 157–188. https://doi.org/10.1146/annurev.es.09.110178.001105</w:t>
      </w:r>
    </w:p>
    <w:p w14:paraId="0C7F5A9B" w14:textId="77777777" w:rsidR="00311390" w:rsidRDefault="00311390" w:rsidP="00311390">
      <w:pPr>
        <w:pStyle w:val="Bibliography"/>
      </w:pPr>
      <w:r>
        <w:t xml:space="preserve">Ward, E.J., Hunsicker, M.E., Marshall, K.N., </w:t>
      </w:r>
      <w:proofErr w:type="spellStart"/>
      <w:r>
        <w:t>Oken</w:t>
      </w:r>
      <w:proofErr w:type="spellEnd"/>
      <w:r>
        <w:t xml:space="preserve">, K.L., Semmens, B.X., Field, J.C., </w:t>
      </w:r>
      <w:proofErr w:type="spellStart"/>
      <w:r>
        <w:t>Haltuch</w:t>
      </w:r>
      <w:proofErr w:type="spellEnd"/>
      <w:r>
        <w:t xml:space="preserve">, M.A., Johnson, K.F., Taylor, I.G., Thompson, A.R., </w:t>
      </w:r>
      <w:proofErr w:type="spellStart"/>
      <w:r>
        <w:t>Tolimieri</w:t>
      </w:r>
      <w:proofErr w:type="spellEnd"/>
      <w:r>
        <w:t>, N., In review. Leveraging ecological indicators to improve short term forecasts of fish recruitment. Fish and Fisheries.</w:t>
      </w:r>
    </w:p>
    <w:p w14:paraId="0CC39BD1" w14:textId="77777777" w:rsidR="00311390" w:rsidRDefault="00311390" w:rsidP="00311390">
      <w:pPr>
        <w:pStyle w:val="Bibliography"/>
      </w:pPr>
      <w:proofErr w:type="spellStart"/>
      <w:r>
        <w:t>Wiber</w:t>
      </w:r>
      <w:proofErr w:type="spellEnd"/>
      <w:r>
        <w:t xml:space="preserve">, M., </w:t>
      </w:r>
      <w:proofErr w:type="spellStart"/>
      <w:r>
        <w:t>Berkes</w:t>
      </w:r>
      <w:proofErr w:type="spellEnd"/>
      <w:r>
        <w:t>, F., Charles, A., Kearney, J., 2004. Participatory research supporting community-based fishery management. Marine Policy 28, 459–468. https://doi.org/10.1016/j.marpol.2003.10.020</w:t>
      </w:r>
    </w:p>
    <w:p w14:paraId="473D660C" w14:textId="77777777" w:rsidR="00311390" w:rsidRDefault="00311390" w:rsidP="00311390">
      <w:pPr>
        <w:pStyle w:val="Bibliography"/>
      </w:pPr>
      <w:proofErr w:type="spellStart"/>
      <w:r>
        <w:t>Zirges</w:t>
      </w:r>
      <w:proofErr w:type="spellEnd"/>
      <w:r>
        <w:t xml:space="preserve">, M.H., </w:t>
      </w:r>
      <w:proofErr w:type="spellStart"/>
      <w:r>
        <w:t>Saelens</w:t>
      </w:r>
      <w:proofErr w:type="spellEnd"/>
      <w:r>
        <w:t xml:space="preserve">, M.R., McCrae, J.E., 1981. Length-frequency, size, sex, and age composition data by month and area for pink </w:t>
      </w:r>
      <w:proofErr w:type="spellStart"/>
      <w:r>
        <w:t>shrmp</w:t>
      </w:r>
      <w:proofErr w:type="spellEnd"/>
      <w:r>
        <w:t xml:space="preserve"> landed in Oregon in 1966 to 1980. Information Report Series, Fisheries, Oregon Department of Fish and Wildlife 81–2.</w:t>
      </w:r>
    </w:p>
    <w:p w14:paraId="3AC23EAB" w14:textId="79EB45F5" w:rsidR="00443B78" w:rsidRPr="00AA1939" w:rsidRDefault="00F67A9A" w:rsidP="00AA1939">
      <w:pPr>
        <w:spacing w:after="0" w:line="240" w:lineRule="auto"/>
        <w:ind w:left="360" w:hanging="360"/>
        <w:jc w:val="both"/>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7C7DEB">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re" w:date="2023-12-29T13:49:00Z" w:initials="A">
    <w:p w14:paraId="1BEEDE45" w14:textId="77777777" w:rsidR="003404E1" w:rsidRDefault="003404E1" w:rsidP="00142B96">
      <w:pPr>
        <w:pStyle w:val="CommentText"/>
      </w:pPr>
      <w:r>
        <w:rPr>
          <w:rStyle w:val="CommentReference"/>
        </w:rPr>
        <w:annotationRef/>
      </w:r>
      <w:r>
        <w:t>First reference to size of a year-class - this is really years</w:t>
      </w:r>
    </w:p>
  </w:comment>
  <w:comment w:id="3" w:author="Kiva.Oken" w:date="2024-01-04T17:40:00Z" w:initials="K">
    <w:p w14:paraId="7930AEBB" w14:textId="7882DDB7" w:rsidR="003404E1" w:rsidRDefault="003404E1">
      <w:pPr>
        <w:pStyle w:val="CommentText"/>
      </w:pPr>
      <w:r>
        <w:rPr>
          <w:rStyle w:val="CommentReference"/>
        </w:rPr>
        <w:annotationRef/>
      </w:r>
      <w:r>
        <w:t>I am confused what you are getting at. I think there was reference to this in the methods.</w:t>
      </w:r>
    </w:p>
  </w:comment>
  <w:comment w:id="6" w:author="Andre" w:date="2023-12-30T04:33:00Z" w:initials="A">
    <w:p w14:paraId="5731CEF8" w14:textId="422F1DE7" w:rsidR="003404E1" w:rsidRDefault="003404E1" w:rsidP="00C55FE3">
      <w:pPr>
        <w:pStyle w:val="CommentText"/>
      </w:pPr>
      <w:r>
        <w:rPr>
          <w:rStyle w:val="CommentReference"/>
        </w:rPr>
        <w:annotationRef/>
      </w:r>
      <w:r>
        <w:t>What is this?</w:t>
      </w:r>
    </w:p>
  </w:comment>
  <w:comment w:id="7" w:author="Andre" w:date="2023-12-30T04:56:00Z" w:initials="A">
    <w:p w14:paraId="04314B65" w14:textId="77777777" w:rsidR="003404E1" w:rsidRDefault="003404E1" w:rsidP="001D39B8">
      <w:pPr>
        <w:pStyle w:val="CommentText"/>
      </w:pPr>
      <w:r>
        <w:rPr>
          <w:rStyle w:val="CommentReference"/>
        </w:rPr>
        <w:annotationRef/>
      </w:r>
      <w:r>
        <w:t>Add text that suggest this method can be used for other fisheries - perhaps contrast it with other similar analysis (e.g. Christine's)</w:t>
      </w:r>
    </w:p>
  </w:comment>
  <w:comment w:id="8" w:author="Andre" w:date="2023-12-30T04:27:00Z" w:initials="A">
    <w:p w14:paraId="1B49E1B6" w14:textId="236515B3" w:rsidR="003404E1" w:rsidRDefault="003404E1" w:rsidP="00427441">
      <w:pPr>
        <w:pStyle w:val="CommentText"/>
      </w:pPr>
      <w:r>
        <w:rPr>
          <w:rStyle w:val="CommentReference"/>
        </w:rPr>
        <w:annotationRef/>
      </w:r>
      <w:r>
        <w:t>Repeats above?</w:t>
      </w:r>
    </w:p>
  </w:comment>
  <w:comment w:id="9" w:author="Kiva.Oken" w:date="2024-01-24T13:58:00Z" w:initials="K">
    <w:p w14:paraId="457563EA" w14:textId="60B12C08" w:rsidR="00311390" w:rsidRDefault="00311390">
      <w:pPr>
        <w:pStyle w:val="CommentText"/>
      </w:pPr>
      <w:r>
        <w:rPr>
          <w:rStyle w:val="CommentReference"/>
        </w:rPr>
        <w:annotationRef/>
      </w:r>
      <w:r>
        <w:t>But this is for average size shrimp. Above is small shrimp.</w:t>
      </w:r>
    </w:p>
  </w:comment>
  <w:comment w:id="11" w:author="Andre" w:date="2023-12-30T04:42:00Z" w:initials="A">
    <w:p w14:paraId="211D5943" w14:textId="77777777" w:rsidR="003404E1" w:rsidRDefault="003404E1" w:rsidP="00C01766">
      <w:pPr>
        <w:pStyle w:val="CommentText"/>
      </w:pPr>
      <w:r>
        <w:rPr>
          <w:rStyle w:val="CommentReference"/>
        </w:rPr>
        <w:annotationRef/>
      </w:r>
      <w:r>
        <w:t>I think you need more on the price model. I would expand this to reflect that a next step would be costs (depending on F) as revenue is only part of the picture</w:t>
      </w:r>
    </w:p>
  </w:comment>
  <w:comment w:id="12" w:author="Andre" w:date="2023-12-30T04:41:00Z" w:initials="A">
    <w:p w14:paraId="64DCC227" w14:textId="08D411D8" w:rsidR="003404E1" w:rsidRDefault="003404E1" w:rsidP="00DE5029">
      <w:pPr>
        <w:pStyle w:val="CommentText"/>
      </w:pPr>
      <w:r>
        <w:rPr>
          <w:rStyle w:val="CommentReference"/>
        </w:rPr>
        <w:annotationRef/>
      </w:r>
      <w:r>
        <w:t xml:space="preserve">Is selectivity estimated in the assessment </w:t>
      </w:r>
      <w:proofErr w:type="gramStart"/>
      <w:r>
        <w:t>( it</w:t>
      </w:r>
      <w:proofErr w:type="gramEnd"/>
      <w:r>
        <w:t xml:space="preserve"> should be) which would allow you to account for this in the analysis.</w:t>
      </w:r>
    </w:p>
  </w:comment>
  <w:comment w:id="13" w:author="Kiva.Oken" w:date="2024-01-04T15:19:00Z" w:initials="K">
    <w:p w14:paraId="4A6839D9" w14:textId="07A071FC" w:rsidR="003404E1" w:rsidRDefault="003404E1">
      <w:pPr>
        <w:pStyle w:val="CommentText"/>
      </w:pPr>
      <w:r>
        <w:rPr>
          <w:rStyle w:val="CommentReference"/>
        </w:rPr>
        <w:annotationRef/>
      </w:r>
      <w:r>
        <w:t>I think selectivity is assumed constant, Scott would know best. But the estimates of fishing mortality I cited do come from the VPA. The issue with using the VPA is you don’t have results for 3 years so it is not very useful when deciding when to open the fishery.</w:t>
      </w:r>
    </w:p>
  </w:comment>
  <w:comment w:id="14" w:author="Andre" w:date="2023-12-30T04:42:00Z" w:initials="A">
    <w:p w14:paraId="7FD8CA92" w14:textId="77777777" w:rsidR="003404E1" w:rsidRDefault="003404E1" w:rsidP="00C01766">
      <w:pPr>
        <w:pStyle w:val="CommentText"/>
      </w:pPr>
      <w:r>
        <w:rPr>
          <w:rStyle w:val="CommentReference"/>
        </w:rPr>
        <w:annotationRef/>
      </w:r>
      <w:r>
        <w:t>Yes, if LW changes over time and space this will be important.</w:t>
      </w:r>
    </w:p>
  </w:comment>
  <w:comment w:id="15" w:author="GROTH Scott D * ODFW" w:date="2024-01-03T17:39:00Z" w:initials="SG">
    <w:p w14:paraId="102FA02F" w14:textId="77777777" w:rsidR="003404E1" w:rsidRDefault="003404E1" w:rsidP="00993FD4">
      <w:pPr>
        <w:pStyle w:val="CommentText"/>
      </w:pPr>
      <w:r>
        <w:rPr>
          <w:rStyle w:val="CommentReference"/>
        </w:rPr>
        <w:annotationRef/>
      </w:r>
      <w:r>
        <w:t xml:space="preserve">I'll send you that draft MS. </w:t>
      </w:r>
      <w:proofErr w:type="spellStart"/>
      <w:r>
        <w:t>Its</w:t>
      </w:r>
      <w:proofErr w:type="spellEnd"/>
      <w:r>
        <w:t xml:space="preserve"> about as close as this one for submission. I'll think about how to add that in when I have another look at the MS. It would be pretty confusing to compare BCI and carapace length growth directly, and I do think they are separate actors. Like they're </w:t>
      </w:r>
      <w:proofErr w:type="spellStart"/>
      <w:r>
        <w:t>gonna</w:t>
      </w:r>
      <w:proofErr w:type="spellEnd"/>
      <w:r>
        <w:t xml:space="preserve"> molt at a certain time increment and it feel like the most plastic component of their morphology is how skinny/fat they are =BCI. CL growth seems more reliable to me</w:t>
      </w:r>
    </w:p>
  </w:comment>
  <w:comment w:id="17" w:author="Eric Ward" w:date="2024-01-02T15:55:00Z" w:initials="EW">
    <w:p w14:paraId="5E9EB085" w14:textId="70DAA542" w:rsidR="003404E1" w:rsidRDefault="003404E1">
      <w:pPr>
        <w:pStyle w:val="CommentText"/>
      </w:pPr>
      <w:r>
        <w:rPr>
          <w:rStyle w:val="CommentReference"/>
        </w:rPr>
        <w:annotationRef/>
      </w:r>
      <w:r>
        <w:t>Maybe another caveat related to the paragraph below would be future work could use your same model with another ~ 8 years of data to investigate impacts of the MHW years</w:t>
      </w:r>
    </w:p>
  </w:comment>
  <w:comment w:id="16" w:author="GROTH Scott D * ODFW" w:date="2024-01-03T17:42:00Z" w:initials="SG">
    <w:p w14:paraId="56AC4C5E" w14:textId="77777777" w:rsidR="003404E1" w:rsidRDefault="003404E1" w:rsidP="00993FD4">
      <w:pPr>
        <w:pStyle w:val="CommentText"/>
      </w:pPr>
      <w:r>
        <w:rPr>
          <w:rStyle w:val="CommentReference"/>
        </w:rPr>
        <w:annotationRef/>
      </w:r>
      <w:r>
        <w:t>The only other bias I see here is the many market/human biases that affect where captains go. For example, sometimes they want to catch big ones, sometimes small ones, sometimes the price stinks and they strike, sometimes crab season goes long, etc. You touch on some of this at the top of the paragraph.</w:t>
      </w:r>
    </w:p>
  </w:comment>
  <w:comment w:id="18" w:author="Dan.Holland" w:date="2024-01-04T11:18:00Z" w:initials="D">
    <w:p w14:paraId="66737FC7" w14:textId="7D1CABBA" w:rsidR="003404E1" w:rsidRDefault="003404E1">
      <w:pPr>
        <w:pStyle w:val="CommentText"/>
      </w:pPr>
      <w:r>
        <w:rPr>
          <w:rStyle w:val="CommentReference"/>
        </w:rPr>
        <w:annotationRef/>
      </w:r>
      <w:r>
        <w:t>We might add that are results do not suggest large economic benefits associated with changing the season dates that would be likely to outweigh other considerations that season opening is based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EEDE45" w15:done="0"/>
  <w15:commentEx w15:paraId="7930AEBB" w15:paraIdParent="1BEEDE45" w15:done="0"/>
  <w15:commentEx w15:paraId="5731CEF8" w15:done="0"/>
  <w15:commentEx w15:paraId="04314B65" w15:done="0"/>
  <w15:commentEx w15:paraId="1B49E1B6" w15:done="0"/>
  <w15:commentEx w15:paraId="457563EA" w15:paraIdParent="1B49E1B6" w15:done="0"/>
  <w15:commentEx w15:paraId="211D5943" w15:done="0"/>
  <w15:commentEx w15:paraId="64DCC227" w15:done="0"/>
  <w15:commentEx w15:paraId="4A6839D9" w15:paraIdParent="64DCC227" w15:done="0"/>
  <w15:commentEx w15:paraId="7FD8CA92" w15:done="0"/>
  <w15:commentEx w15:paraId="102FA02F" w15:done="0"/>
  <w15:commentEx w15:paraId="5E9EB085" w15:done="0"/>
  <w15:commentEx w15:paraId="56AC4C5E" w15:done="0"/>
  <w15:commentEx w15:paraId="66737F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3A706D" w16cex:dateUtc="2023-12-29T22:03:00Z"/>
  <w16cex:commentExtensible w16cex:durableId="1B7AD04F" w16cex:dateUtc="2023-12-29T18:29:00Z"/>
  <w16cex:commentExtensible w16cex:durableId="7128637E" w16cex:dateUtc="2024-01-03T18:32:00Z"/>
  <w16cex:commentExtensible w16cex:durableId="3C0FA8C2" w16cex:dateUtc="2023-12-29T18:35:00Z"/>
  <w16cex:commentExtensible w16cex:durableId="4FBCA019" w16cex:dateUtc="2023-12-29T18:41:00Z"/>
  <w16cex:commentExtensible w16cex:durableId="5B413F0C" w16cex:dateUtc="2024-01-03T19:32:00Z"/>
  <w16cex:commentExtensible w16cex:durableId="7E82B127" w16cex:dateUtc="2023-12-29T18:43:00Z"/>
  <w16cex:commentExtensible w16cex:durableId="3FF1D1BA" w16cex:dateUtc="2024-01-02T21:59:00Z"/>
  <w16cex:commentExtensible w16cex:durableId="32EE1451" w16cex:dateUtc="2024-01-02T22:26:00Z"/>
  <w16cex:commentExtensible w16cex:durableId="1B85E04F" w16cex:dateUtc="2024-01-03T19:56:00Z"/>
  <w16cex:commentExtensible w16cex:durableId="1213AFDF" w16cex:dateUtc="2024-01-03T18:18:00Z"/>
  <w16cex:commentExtensible w16cex:durableId="05C71A44" w16cex:dateUtc="2024-01-03T19:57:00Z"/>
  <w16cex:commentExtensible w16cex:durableId="001DAA93" w16cex:dateUtc="2024-01-03T19:58:00Z"/>
  <w16cex:commentExtensible w16cex:durableId="45D71732" w16cex:dateUtc="2023-12-29T19:24:00Z"/>
  <w16cex:commentExtensible w16cex:durableId="735D20B5" w16cex:dateUtc="2023-12-29T18:51:00Z"/>
  <w16cex:commentExtensible w16cex:durableId="074C1EFA" w16cex:dateUtc="2024-01-03T20:33:00Z"/>
  <w16cex:commentExtensible w16cex:durableId="278EB23A" w16cex:dateUtc="2024-01-03T20:40:00Z"/>
  <w16cex:commentExtensible w16cex:durableId="73D67050" w16cex:dateUtc="2024-01-03T22:34:00Z"/>
  <w16cex:commentExtensible w16cex:durableId="130845FF" w16cex:dateUtc="2024-01-03T22:37:00Z"/>
  <w16cex:commentExtensible w16cex:durableId="04F74057" w16cex:dateUtc="2024-01-03T22:39:00Z"/>
  <w16cex:commentExtensible w16cex:durableId="64A93A6B" w16cex:dateUtc="2024-01-03T22:52:00Z"/>
  <w16cex:commentExtensible w16cex:durableId="6474783A" w16cex:dateUtc="2024-01-03T20:40:00Z"/>
  <w16cex:commentExtensible w16cex:durableId="40609145" w16cex:dateUtc="2024-01-03T23:19:00Z"/>
  <w16cex:commentExtensible w16cex:durableId="2703F27F" w16cex:dateUtc="2023-12-29T18:54:00Z"/>
  <w16cex:commentExtensible w16cex:durableId="5324F85C" w16cex:dateUtc="2023-12-29T21:04:00Z"/>
  <w16cex:commentExtensible w16cex:durableId="67791C4B" w16cex:dateUtc="2024-01-04T00:54:00Z"/>
  <w16cex:commentExtensible w16cex:durableId="2C40EC85" w16cex:dateUtc="2023-12-29T21:07:00Z"/>
  <w16cex:commentExtensible w16cex:durableId="0518053B" w16cex:dateUtc="2023-12-29T19:11:00Z"/>
  <w16cex:commentExtensible w16cex:durableId="0ECABC10" w16cex:dateUtc="2024-01-02T22:38:00Z"/>
  <w16cex:commentExtensible w16cex:durableId="2E8AD917" w16cex:dateUtc="2024-01-02T22:43:00Z"/>
  <w16cex:commentExtensible w16cex:durableId="17CFD398" w16cex:dateUtc="2023-12-29T21:07:00Z"/>
  <w16cex:commentExtensible w16cex:durableId="38233318" w16cex:dateUtc="2023-12-29T19:26:00Z">
    <w16cex:extLst>
      <w16:ext w16:uri="{CE6994B0-6A32-4C9F-8C6B-6E91EDA988CE}">
        <cr:reactions xmlns:cr="http://schemas.microsoft.com/office/comments/2020/reactions">
          <cr:reaction reactionType="1">
            <cr:reactionInfo dateUtc="2023-12-29T19:27:34Z">
              <cr:user userId="S::pun009@csiro.au::d8681b15-3db8-4e83-804f-b5df0bbac5ce" userProvider="AD" userName="Andre"/>
            </cr:reactionInfo>
          </cr:reaction>
        </cr:reactions>
      </w16:ext>
    </w16cex:extLst>
  </w16cex:commentExtensible>
  <w16cex:commentExtensible w16cex:durableId="437E1B81" w16cex:dateUtc="2023-12-29T19:33:00Z"/>
  <w16cex:commentExtensible w16cex:durableId="1975FD0E" w16cex:dateUtc="2023-12-29T19:29:00Z"/>
  <w16cex:commentExtensible w16cex:durableId="07B0C2DA" w16cex:dateUtc="2023-12-29T19:34:00Z"/>
  <w16cex:commentExtensible w16cex:durableId="3DDF4181" w16cex:dateUtc="2023-12-29T19:32:00Z"/>
  <w16cex:commentExtensible w16cex:durableId="447BFF51" w16cex:dateUtc="2023-12-29T20:56:00Z"/>
  <w16cex:commentExtensible w16cex:durableId="7CE2AE1F" w16cex:dateUtc="2024-01-02T23:29:00Z"/>
  <w16cex:commentExtensible w16cex:durableId="0EE19810" w16cex:dateUtc="2024-01-02T23:31:00Z"/>
  <w16cex:commentExtensible w16cex:durableId="54D9F096" w16cex:dateUtc="2024-01-02T22:55:00Z"/>
  <w16cex:commentExtensible w16cex:durableId="0693D1FA" w16cex:dateUtc="2023-12-29T21:13:00Z"/>
  <w16cex:commentExtensible w16cex:durableId="30BD321C" w16cex:dateUtc="2024-01-04T01:06:00Z"/>
  <w16cex:commentExtensible w16cex:durableId="05998BC3" w16cex:dateUtc="2023-12-29T21:13:00Z"/>
  <w16cex:commentExtensible w16cex:durableId="7CF09DC6" w16cex:dateUtc="2024-01-04T01:13:00Z"/>
  <w16cex:commentExtensible w16cex:durableId="4B76C4C1" w16cex:dateUtc="2023-12-29T21:14:00Z"/>
  <w16cex:commentExtensible w16cex:durableId="3416A72E" w16cex:dateUtc="2023-12-29T21:49:00Z"/>
  <w16cex:commentExtensible w16cex:durableId="70EF8059" w16cex:dateUtc="2024-01-04T01:18:00Z"/>
  <w16cex:commentExtensible w16cex:durableId="3DE36BF6" w16cex:dateUtc="2023-12-29T22:01:00Z"/>
  <w16cex:commentExtensible w16cex:durableId="0D172563" w16cex:dateUtc="2023-12-30T12:35:00Z"/>
  <w16cex:commentExtensible w16cex:durableId="43C0A7A8" w16cex:dateUtc="2023-12-30T12:36:00Z"/>
  <w16cex:commentExtensible w16cex:durableId="7D0674A1" w16cex:dateUtc="2023-12-30T12:33:00Z"/>
  <w16cex:commentExtensible w16cex:durableId="259CA083" w16cex:dateUtc="2023-12-30T12:56:00Z"/>
  <w16cex:commentExtensible w16cex:durableId="473136DA" w16cex:dateUtc="2024-01-04T01:30:00Z"/>
  <w16cex:commentExtensible w16cex:durableId="6339FC94" w16cex:dateUtc="2024-01-04T01:31:00Z"/>
  <w16cex:commentExtensible w16cex:durableId="4C9FEDFD" w16cex:dateUtc="2023-12-30T12:27:00Z"/>
  <w16cex:commentExtensible w16cex:durableId="6C5D316D" w16cex:dateUtc="2023-12-30T12:30:00Z"/>
  <w16cex:commentExtensible w16cex:durableId="4510C516" w16cex:dateUtc="2023-12-30T12:31:00Z"/>
  <w16cex:commentExtensible w16cex:durableId="7925935C" w16cex:dateUtc="2023-12-30T12:31:00Z"/>
  <w16cex:commentExtensible w16cex:durableId="705F14DB" w16cex:dateUtc="2023-12-30T12:33:00Z"/>
  <w16cex:commentExtensible w16cex:durableId="309B6DD9" w16cex:dateUtc="2023-12-30T12:42:00Z"/>
  <w16cex:commentExtensible w16cex:durableId="11B8ECFD" w16cex:dateUtc="2023-12-30T12:41:00Z"/>
  <w16cex:commentExtensible w16cex:durableId="201E833F" w16cex:dateUtc="2023-12-30T12:42:00Z"/>
  <w16cex:commentExtensible w16cex:durableId="766B80A0" w16cex:dateUtc="2024-01-04T01:39:00Z"/>
  <w16cex:commentExtensible w16cex:durableId="4ACDA64D" w16cex:dateUtc="2024-01-02T23:55:00Z"/>
  <w16cex:commentExtensible w16cex:durableId="6A69C25B" w16cex:dateUtc="2024-01-04T01:42:00Z"/>
  <w16cex:commentExtensible w16cex:durableId="40B2736D" w16cex:dateUtc="2023-12-30T12:55:00Z"/>
  <w16cex:commentExtensible w16cex:durableId="1B2121D6" w16cex:dateUtc="2024-01-02T23:00:00Z"/>
  <w16cex:commentExtensible w16cex:durableId="640FA839" w16cex:dateUtc="2023-12-2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31CEF8" w16cid:durableId="7D0674A1"/>
  <w16cid:commentId w16cid:paraId="04314B65" w16cid:durableId="259CA083"/>
  <w16cid:commentId w16cid:paraId="1B49E1B6" w16cid:durableId="4C9FEDFD"/>
  <w16cid:commentId w16cid:paraId="457563EA" w16cid:durableId="295B95F3"/>
  <w16cid:commentId w16cid:paraId="211D5943" w16cid:durableId="309B6DD9"/>
  <w16cid:commentId w16cid:paraId="64DCC227" w16cid:durableId="11B8ECFD"/>
  <w16cid:commentId w16cid:paraId="4A6839D9" w16cid:durableId="29414AE4"/>
  <w16cid:commentId w16cid:paraId="7FD8CA92" w16cid:durableId="201E833F"/>
  <w16cid:commentId w16cid:paraId="102FA02F" w16cid:durableId="766B80A0"/>
  <w16cid:commentId w16cid:paraId="5E9EB085" w16cid:durableId="4ACDA64D"/>
  <w16cid:commentId w16cid:paraId="56AC4C5E" w16cid:durableId="6A69C25B"/>
  <w16cid:commentId w16cid:paraId="66737FC7" w16cid:durableId="294120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C4022" w14:textId="77777777" w:rsidR="000024C4" w:rsidRDefault="000024C4" w:rsidP="001D4143">
      <w:pPr>
        <w:spacing w:after="0" w:line="240" w:lineRule="auto"/>
      </w:pPr>
      <w:r>
        <w:separator/>
      </w:r>
    </w:p>
  </w:endnote>
  <w:endnote w:type="continuationSeparator" w:id="0">
    <w:p w14:paraId="74F929EA" w14:textId="77777777" w:rsidR="000024C4" w:rsidRDefault="000024C4" w:rsidP="001D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ECDD3" w14:textId="77777777" w:rsidR="000024C4" w:rsidRDefault="000024C4" w:rsidP="001D4143">
      <w:pPr>
        <w:spacing w:after="0" w:line="240" w:lineRule="auto"/>
      </w:pPr>
      <w:r>
        <w:separator/>
      </w:r>
    </w:p>
  </w:footnote>
  <w:footnote w:type="continuationSeparator" w:id="0">
    <w:p w14:paraId="42279557" w14:textId="77777777" w:rsidR="000024C4" w:rsidRDefault="000024C4" w:rsidP="001D4143">
      <w:pPr>
        <w:spacing w:after="0" w:line="240" w:lineRule="auto"/>
      </w:pPr>
      <w:r>
        <w:continuationSeparator/>
      </w:r>
    </w:p>
  </w:footnote>
  <w:footnote w:id="1">
    <w:p w14:paraId="7AD0649D" w14:textId="2A0C1C99" w:rsidR="003404E1" w:rsidRDefault="003404E1">
      <w:pPr>
        <w:pStyle w:val="FootnoteText"/>
      </w:pPr>
      <w:r>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
    <w15:presenceInfo w15:providerId="AD" w15:userId="S::pun009@csiro.au::d8681b15-3db8-4e83-804f-b5df0bbac5ce"/>
  </w15:person>
  <w15:person w15:author="Kiva.Oken">
    <w15:presenceInfo w15:providerId="AD" w15:userId="S-1-5-21-1625102663-4013227018-1311561448-64743"/>
  </w15:person>
  <w15:person w15:author="GROTH Scott D * ODFW">
    <w15:presenceInfo w15:providerId="AD" w15:userId="S::Scott.D.GROTH@odfw.oregon.gov::6c01a89b-7192-45a3-9b56-98bd86ad9558"/>
  </w15:person>
  <w15:person w15:author="Eric Ward">
    <w15:presenceInfo w15:providerId="None" w15:userId="Eric Ward"/>
  </w15:person>
  <w15:person w15:author="Dan.Holland">
    <w15:presenceInfo w15:providerId="AD" w15:userId="S-1-5-21-1625102663-4013227018-1311561448-103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24C4"/>
    <w:rsid w:val="00005306"/>
    <w:rsid w:val="000059DB"/>
    <w:rsid w:val="0000750C"/>
    <w:rsid w:val="00020190"/>
    <w:rsid w:val="00020D0E"/>
    <w:rsid w:val="00033E2E"/>
    <w:rsid w:val="00037300"/>
    <w:rsid w:val="00047989"/>
    <w:rsid w:val="00047BC7"/>
    <w:rsid w:val="00052C98"/>
    <w:rsid w:val="000534C3"/>
    <w:rsid w:val="00056599"/>
    <w:rsid w:val="000566DA"/>
    <w:rsid w:val="00060E15"/>
    <w:rsid w:val="00061608"/>
    <w:rsid w:val="00066F21"/>
    <w:rsid w:val="0006751F"/>
    <w:rsid w:val="0007357A"/>
    <w:rsid w:val="00074FEB"/>
    <w:rsid w:val="000777E9"/>
    <w:rsid w:val="00081494"/>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E3BB3"/>
    <w:rsid w:val="000E4007"/>
    <w:rsid w:val="000E53E6"/>
    <w:rsid w:val="000E55EA"/>
    <w:rsid w:val="000E7197"/>
    <w:rsid w:val="000F1B1B"/>
    <w:rsid w:val="000F27DD"/>
    <w:rsid w:val="000F40A1"/>
    <w:rsid w:val="000F40BD"/>
    <w:rsid w:val="000F4283"/>
    <w:rsid w:val="00107004"/>
    <w:rsid w:val="0010740E"/>
    <w:rsid w:val="001103B2"/>
    <w:rsid w:val="001140D1"/>
    <w:rsid w:val="001145C2"/>
    <w:rsid w:val="00115D61"/>
    <w:rsid w:val="00120F44"/>
    <w:rsid w:val="00121415"/>
    <w:rsid w:val="0012170D"/>
    <w:rsid w:val="00123273"/>
    <w:rsid w:val="00123855"/>
    <w:rsid w:val="00124ECE"/>
    <w:rsid w:val="00125AC4"/>
    <w:rsid w:val="00134334"/>
    <w:rsid w:val="00135320"/>
    <w:rsid w:val="0013701A"/>
    <w:rsid w:val="00142B96"/>
    <w:rsid w:val="00144BB5"/>
    <w:rsid w:val="00145F71"/>
    <w:rsid w:val="0015000F"/>
    <w:rsid w:val="00151887"/>
    <w:rsid w:val="0015423D"/>
    <w:rsid w:val="001605AA"/>
    <w:rsid w:val="001625D1"/>
    <w:rsid w:val="001720CA"/>
    <w:rsid w:val="00187A7D"/>
    <w:rsid w:val="00192606"/>
    <w:rsid w:val="00196812"/>
    <w:rsid w:val="001A0E18"/>
    <w:rsid w:val="001A25F1"/>
    <w:rsid w:val="001A52F1"/>
    <w:rsid w:val="001A55E8"/>
    <w:rsid w:val="001B08C5"/>
    <w:rsid w:val="001B436C"/>
    <w:rsid w:val="001B67B5"/>
    <w:rsid w:val="001C0F42"/>
    <w:rsid w:val="001C6C67"/>
    <w:rsid w:val="001C767B"/>
    <w:rsid w:val="001D186F"/>
    <w:rsid w:val="001D39B8"/>
    <w:rsid w:val="001D4107"/>
    <w:rsid w:val="001D4143"/>
    <w:rsid w:val="001D6853"/>
    <w:rsid w:val="001E0E4E"/>
    <w:rsid w:val="001E24B9"/>
    <w:rsid w:val="001E64EF"/>
    <w:rsid w:val="001F0B54"/>
    <w:rsid w:val="001F2C71"/>
    <w:rsid w:val="001F4E6C"/>
    <w:rsid w:val="00212BAA"/>
    <w:rsid w:val="00213A71"/>
    <w:rsid w:val="002169C1"/>
    <w:rsid w:val="002173AD"/>
    <w:rsid w:val="002224D7"/>
    <w:rsid w:val="002225CB"/>
    <w:rsid w:val="0022280C"/>
    <w:rsid w:val="00226A19"/>
    <w:rsid w:val="00226C59"/>
    <w:rsid w:val="002330B1"/>
    <w:rsid w:val="00236779"/>
    <w:rsid w:val="002376D6"/>
    <w:rsid w:val="0024045F"/>
    <w:rsid w:val="002408A1"/>
    <w:rsid w:val="00240F6F"/>
    <w:rsid w:val="002422BF"/>
    <w:rsid w:val="00247BAF"/>
    <w:rsid w:val="002510B3"/>
    <w:rsid w:val="00252C99"/>
    <w:rsid w:val="00255A4B"/>
    <w:rsid w:val="00260CBA"/>
    <w:rsid w:val="00261B2C"/>
    <w:rsid w:val="00262532"/>
    <w:rsid w:val="0026403B"/>
    <w:rsid w:val="002723D2"/>
    <w:rsid w:val="00277A37"/>
    <w:rsid w:val="00280732"/>
    <w:rsid w:val="00281280"/>
    <w:rsid w:val="00281DAA"/>
    <w:rsid w:val="002851A8"/>
    <w:rsid w:val="00292629"/>
    <w:rsid w:val="002A10C3"/>
    <w:rsid w:val="002A501A"/>
    <w:rsid w:val="002A5CAA"/>
    <w:rsid w:val="002A6A8A"/>
    <w:rsid w:val="002B0AB2"/>
    <w:rsid w:val="002B3247"/>
    <w:rsid w:val="002B66DA"/>
    <w:rsid w:val="002B7F87"/>
    <w:rsid w:val="002D0D6A"/>
    <w:rsid w:val="002F09F3"/>
    <w:rsid w:val="002F28D1"/>
    <w:rsid w:val="002F38C1"/>
    <w:rsid w:val="002F3A02"/>
    <w:rsid w:val="002F65D8"/>
    <w:rsid w:val="002F7346"/>
    <w:rsid w:val="00301580"/>
    <w:rsid w:val="00301C19"/>
    <w:rsid w:val="00303E2E"/>
    <w:rsid w:val="003104E7"/>
    <w:rsid w:val="003107A2"/>
    <w:rsid w:val="00311390"/>
    <w:rsid w:val="00312D9A"/>
    <w:rsid w:val="0031308C"/>
    <w:rsid w:val="00317770"/>
    <w:rsid w:val="003212FB"/>
    <w:rsid w:val="00323132"/>
    <w:rsid w:val="00323557"/>
    <w:rsid w:val="003269FA"/>
    <w:rsid w:val="003306B4"/>
    <w:rsid w:val="003321E8"/>
    <w:rsid w:val="00334909"/>
    <w:rsid w:val="00335E05"/>
    <w:rsid w:val="003404E1"/>
    <w:rsid w:val="0034299A"/>
    <w:rsid w:val="00343B1A"/>
    <w:rsid w:val="0034509D"/>
    <w:rsid w:val="0034624F"/>
    <w:rsid w:val="00352AE0"/>
    <w:rsid w:val="00353AAC"/>
    <w:rsid w:val="00353B14"/>
    <w:rsid w:val="0035410C"/>
    <w:rsid w:val="00354174"/>
    <w:rsid w:val="00354AC5"/>
    <w:rsid w:val="00354E42"/>
    <w:rsid w:val="00356E17"/>
    <w:rsid w:val="00366ED0"/>
    <w:rsid w:val="00380CD0"/>
    <w:rsid w:val="00384FBA"/>
    <w:rsid w:val="0039075F"/>
    <w:rsid w:val="003916D4"/>
    <w:rsid w:val="0039228B"/>
    <w:rsid w:val="00393116"/>
    <w:rsid w:val="003A3BFA"/>
    <w:rsid w:val="003A69BE"/>
    <w:rsid w:val="003B2C95"/>
    <w:rsid w:val="003B78A6"/>
    <w:rsid w:val="003C0E21"/>
    <w:rsid w:val="003C22B2"/>
    <w:rsid w:val="003C2335"/>
    <w:rsid w:val="003C508E"/>
    <w:rsid w:val="003D11C4"/>
    <w:rsid w:val="003D2E11"/>
    <w:rsid w:val="003D3CA4"/>
    <w:rsid w:val="003E066D"/>
    <w:rsid w:val="003E29F0"/>
    <w:rsid w:val="003E350A"/>
    <w:rsid w:val="003E72AF"/>
    <w:rsid w:val="003F03E7"/>
    <w:rsid w:val="003F5612"/>
    <w:rsid w:val="0040012B"/>
    <w:rsid w:val="004027BC"/>
    <w:rsid w:val="00403B1F"/>
    <w:rsid w:val="00407188"/>
    <w:rsid w:val="00410FD6"/>
    <w:rsid w:val="00414145"/>
    <w:rsid w:val="004161F0"/>
    <w:rsid w:val="00416835"/>
    <w:rsid w:val="0041693F"/>
    <w:rsid w:val="004174E0"/>
    <w:rsid w:val="004204E2"/>
    <w:rsid w:val="004204F4"/>
    <w:rsid w:val="004215F3"/>
    <w:rsid w:val="00421A54"/>
    <w:rsid w:val="00421B22"/>
    <w:rsid w:val="00424BC8"/>
    <w:rsid w:val="00425B92"/>
    <w:rsid w:val="00427441"/>
    <w:rsid w:val="0043147A"/>
    <w:rsid w:val="004326A0"/>
    <w:rsid w:val="00443B78"/>
    <w:rsid w:val="00445FE9"/>
    <w:rsid w:val="00450D0A"/>
    <w:rsid w:val="00453BF0"/>
    <w:rsid w:val="00460B29"/>
    <w:rsid w:val="00462527"/>
    <w:rsid w:val="00470D33"/>
    <w:rsid w:val="0047130D"/>
    <w:rsid w:val="004743BC"/>
    <w:rsid w:val="0047517A"/>
    <w:rsid w:val="00475FCC"/>
    <w:rsid w:val="00476943"/>
    <w:rsid w:val="0047769B"/>
    <w:rsid w:val="00480701"/>
    <w:rsid w:val="0048171F"/>
    <w:rsid w:val="004931AE"/>
    <w:rsid w:val="00495F22"/>
    <w:rsid w:val="004960F2"/>
    <w:rsid w:val="004A0245"/>
    <w:rsid w:val="004A1A2B"/>
    <w:rsid w:val="004A30EC"/>
    <w:rsid w:val="004A4D9C"/>
    <w:rsid w:val="004B0D4D"/>
    <w:rsid w:val="004B1AC8"/>
    <w:rsid w:val="004B77A8"/>
    <w:rsid w:val="004C060F"/>
    <w:rsid w:val="004C47CE"/>
    <w:rsid w:val="004C625C"/>
    <w:rsid w:val="004C636A"/>
    <w:rsid w:val="004D0E64"/>
    <w:rsid w:val="004D729B"/>
    <w:rsid w:val="004E070E"/>
    <w:rsid w:val="004E37DE"/>
    <w:rsid w:val="004E5B2E"/>
    <w:rsid w:val="004E75B0"/>
    <w:rsid w:val="004E75BA"/>
    <w:rsid w:val="004E7BC4"/>
    <w:rsid w:val="004F0596"/>
    <w:rsid w:val="004F290A"/>
    <w:rsid w:val="004F60A6"/>
    <w:rsid w:val="00501F33"/>
    <w:rsid w:val="00504A4F"/>
    <w:rsid w:val="005110B0"/>
    <w:rsid w:val="00512279"/>
    <w:rsid w:val="00517E48"/>
    <w:rsid w:val="00522BFC"/>
    <w:rsid w:val="00523D9E"/>
    <w:rsid w:val="005242EF"/>
    <w:rsid w:val="00532481"/>
    <w:rsid w:val="0053270D"/>
    <w:rsid w:val="00532EB0"/>
    <w:rsid w:val="005376F7"/>
    <w:rsid w:val="0054198B"/>
    <w:rsid w:val="00544212"/>
    <w:rsid w:val="00544943"/>
    <w:rsid w:val="005468FB"/>
    <w:rsid w:val="0054711F"/>
    <w:rsid w:val="005475C4"/>
    <w:rsid w:val="005506AF"/>
    <w:rsid w:val="005542C5"/>
    <w:rsid w:val="005637AC"/>
    <w:rsid w:val="00566090"/>
    <w:rsid w:val="00566674"/>
    <w:rsid w:val="00572BB0"/>
    <w:rsid w:val="00581B68"/>
    <w:rsid w:val="005846A3"/>
    <w:rsid w:val="00584819"/>
    <w:rsid w:val="005849AD"/>
    <w:rsid w:val="00592D28"/>
    <w:rsid w:val="00592F70"/>
    <w:rsid w:val="00596841"/>
    <w:rsid w:val="00596DC9"/>
    <w:rsid w:val="00597424"/>
    <w:rsid w:val="005A6083"/>
    <w:rsid w:val="005B251D"/>
    <w:rsid w:val="005B25C8"/>
    <w:rsid w:val="005B5BE4"/>
    <w:rsid w:val="005B5CD0"/>
    <w:rsid w:val="005C1025"/>
    <w:rsid w:val="005C16BB"/>
    <w:rsid w:val="005C171A"/>
    <w:rsid w:val="005C3B0F"/>
    <w:rsid w:val="005D44FC"/>
    <w:rsid w:val="005D47F4"/>
    <w:rsid w:val="005E1325"/>
    <w:rsid w:val="005E171E"/>
    <w:rsid w:val="005E18D9"/>
    <w:rsid w:val="005E1F65"/>
    <w:rsid w:val="005E2AE4"/>
    <w:rsid w:val="005E3869"/>
    <w:rsid w:val="005E5B26"/>
    <w:rsid w:val="005E65C6"/>
    <w:rsid w:val="005F03EE"/>
    <w:rsid w:val="005F1ED9"/>
    <w:rsid w:val="005F2112"/>
    <w:rsid w:val="00602168"/>
    <w:rsid w:val="006027EC"/>
    <w:rsid w:val="006035BE"/>
    <w:rsid w:val="006061DA"/>
    <w:rsid w:val="00610075"/>
    <w:rsid w:val="00615185"/>
    <w:rsid w:val="00622207"/>
    <w:rsid w:val="00625B3C"/>
    <w:rsid w:val="00625C36"/>
    <w:rsid w:val="00627846"/>
    <w:rsid w:val="00630888"/>
    <w:rsid w:val="00630B61"/>
    <w:rsid w:val="00631A15"/>
    <w:rsid w:val="00631DA5"/>
    <w:rsid w:val="0063780C"/>
    <w:rsid w:val="00641AF0"/>
    <w:rsid w:val="0064206F"/>
    <w:rsid w:val="00642B11"/>
    <w:rsid w:val="00646D96"/>
    <w:rsid w:val="006524FF"/>
    <w:rsid w:val="00653236"/>
    <w:rsid w:val="00664395"/>
    <w:rsid w:val="00674654"/>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749D"/>
    <w:rsid w:val="006F02D4"/>
    <w:rsid w:val="006F4E99"/>
    <w:rsid w:val="006F53F9"/>
    <w:rsid w:val="006F6BF9"/>
    <w:rsid w:val="00703FB9"/>
    <w:rsid w:val="007068EC"/>
    <w:rsid w:val="00710319"/>
    <w:rsid w:val="007117FB"/>
    <w:rsid w:val="00712E8A"/>
    <w:rsid w:val="00713468"/>
    <w:rsid w:val="00714C68"/>
    <w:rsid w:val="00715858"/>
    <w:rsid w:val="00720504"/>
    <w:rsid w:val="0072340A"/>
    <w:rsid w:val="00732709"/>
    <w:rsid w:val="00740F39"/>
    <w:rsid w:val="007416BC"/>
    <w:rsid w:val="00753F5E"/>
    <w:rsid w:val="00754BC5"/>
    <w:rsid w:val="007555FE"/>
    <w:rsid w:val="00757991"/>
    <w:rsid w:val="0076172A"/>
    <w:rsid w:val="00764AEF"/>
    <w:rsid w:val="00764FE6"/>
    <w:rsid w:val="00770DCE"/>
    <w:rsid w:val="00771E2A"/>
    <w:rsid w:val="007770EA"/>
    <w:rsid w:val="00781EA3"/>
    <w:rsid w:val="00784A4E"/>
    <w:rsid w:val="00786C4E"/>
    <w:rsid w:val="00796290"/>
    <w:rsid w:val="0079688C"/>
    <w:rsid w:val="007A6087"/>
    <w:rsid w:val="007B03EA"/>
    <w:rsid w:val="007B2B30"/>
    <w:rsid w:val="007B30EE"/>
    <w:rsid w:val="007B4DB5"/>
    <w:rsid w:val="007B6D17"/>
    <w:rsid w:val="007C4E63"/>
    <w:rsid w:val="007C67FB"/>
    <w:rsid w:val="007C7DEB"/>
    <w:rsid w:val="007D08D0"/>
    <w:rsid w:val="007D0EAC"/>
    <w:rsid w:val="007D1313"/>
    <w:rsid w:val="007D1DFF"/>
    <w:rsid w:val="007E3416"/>
    <w:rsid w:val="007E68B5"/>
    <w:rsid w:val="007E7F5A"/>
    <w:rsid w:val="007F736E"/>
    <w:rsid w:val="00801740"/>
    <w:rsid w:val="008074F6"/>
    <w:rsid w:val="0081455D"/>
    <w:rsid w:val="0082033F"/>
    <w:rsid w:val="00822EFF"/>
    <w:rsid w:val="00825F0E"/>
    <w:rsid w:val="00826317"/>
    <w:rsid w:val="008327B9"/>
    <w:rsid w:val="00833F63"/>
    <w:rsid w:val="0083498D"/>
    <w:rsid w:val="0084334D"/>
    <w:rsid w:val="00843D21"/>
    <w:rsid w:val="008500B7"/>
    <w:rsid w:val="00850645"/>
    <w:rsid w:val="0085618C"/>
    <w:rsid w:val="00857171"/>
    <w:rsid w:val="00857247"/>
    <w:rsid w:val="00862624"/>
    <w:rsid w:val="00862C1B"/>
    <w:rsid w:val="008640B9"/>
    <w:rsid w:val="0086636F"/>
    <w:rsid w:val="00867257"/>
    <w:rsid w:val="00872A23"/>
    <w:rsid w:val="00873DBC"/>
    <w:rsid w:val="00884D88"/>
    <w:rsid w:val="00893C79"/>
    <w:rsid w:val="008945A6"/>
    <w:rsid w:val="0089561F"/>
    <w:rsid w:val="00895CCD"/>
    <w:rsid w:val="00897BCE"/>
    <w:rsid w:val="008A0919"/>
    <w:rsid w:val="008A3F58"/>
    <w:rsid w:val="008A551D"/>
    <w:rsid w:val="008A563D"/>
    <w:rsid w:val="008B0F50"/>
    <w:rsid w:val="008B1D92"/>
    <w:rsid w:val="008B1F07"/>
    <w:rsid w:val="008B3D4A"/>
    <w:rsid w:val="008B5F88"/>
    <w:rsid w:val="008C1442"/>
    <w:rsid w:val="008C30C4"/>
    <w:rsid w:val="008C6113"/>
    <w:rsid w:val="008D0084"/>
    <w:rsid w:val="008D11AF"/>
    <w:rsid w:val="008D4AD1"/>
    <w:rsid w:val="008D61C4"/>
    <w:rsid w:val="008E5616"/>
    <w:rsid w:val="008E7D08"/>
    <w:rsid w:val="008F0EF4"/>
    <w:rsid w:val="008F1288"/>
    <w:rsid w:val="008F22EC"/>
    <w:rsid w:val="00903B00"/>
    <w:rsid w:val="009045FC"/>
    <w:rsid w:val="00904B8B"/>
    <w:rsid w:val="00906B5F"/>
    <w:rsid w:val="00907382"/>
    <w:rsid w:val="009103E7"/>
    <w:rsid w:val="0091245B"/>
    <w:rsid w:val="00912B2D"/>
    <w:rsid w:val="0091549C"/>
    <w:rsid w:val="009156AA"/>
    <w:rsid w:val="0091647B"/>
    <w:rsid w:val="00921980"/>
    <w:rsid w:val="00921985"/>
    <w:rsid w:val="00922D4D"/>
    <w:rsid w:val="00925FCE"/>
    <w:rsid w:val="009331D2"/>
    <w:rsid w:val="0093521F"/>
    <w:rsid w:val="0095106B"/>
    <w:rsid w:val="00952718"/>
    <w:rsid w:val="00957073"/>
    <w:rsid w:val="009601DC"/>
    <w:rsid w:val="00962BBF"/>
    <w:rsid w:val="0097008B"/>
    <w:rsid w:val="00971824"/>
    <w:rsid w:val="009763FB"/>
    <w:rsid w:val="00977870"/>
    <w:rsid w:val="00981D4F"/>
    <w:rsid w:val="00982250"/>
    <w:rsid w:val="009919D8"/>
    <w:rsid w:val="009924C6"/>
    <w:rsid w:val="009927ED"/>
    <w:rsid w:val="00993FD4"/>
    <w:rsid w:val="009B1658"/>
    <w:rsid w:val="009C7B5F"/>
    <w:rsid w:val="009D1B87"/>
    <w:rsid w:val="009D1DE9"/>
    <w:rsid w:val="009D2C98"/>
    <w:rsid w:val="009D33B8"/>
    <w:rsid w:val="009D6837"/>
    <w:rsid w:val="009E0541"/>
    <w:rsid w:val="009E2C03"/>
    <w:rsid w:val="009E3326"/>
    <w:rsid w:val="009E4F6C"/>
    <w:rsid w:val="009F2C43"/>
    <w:rsid w:val="009F36DB"/>
    <w:rsid w:val="009F4AD2"/>
    <w:rsid w:val="009F54E0"/>
    <w:rsid w:val="00A00012"/>
    <w:rsid w:val="00A009CC"/>
    <w:rsid w:val="00A0481B"/>
    <w:rsid w:val="00A06ADD"/>
    <w:rsid w:val="00A07E85"/>
    <w:rsid w:val="00A11B38"/>
    <w:rsid w:val="00A1327F"/>
    <w:rsid w:val="00A215E3"/>
    <w:rsid w:val="00A226E3"/>
    <w:rsid w:val="00A25B1B"/>
    <w:rsid w:val="00A308D7"/>
    <w:rsid w:val="00A313E7"/>
    <w:rsid w:val="00A41253"/>
    <w:rsid w:val="00A41424"/>
    <w:rsid w:val="00A42F55"/>
    <w:rsid w:val="00A46144"/>
    <w:rsid w:val="00A46BAA"/>
    <w:rsid w:val="00A50EA6"/>
    <w:rsid w:val="00A52F93"/>
    <w:rsid w:val="00A54CEF"/>
    <w:rsid w:val="00A5529C"/>
    <w:rsid w:val="00A55DC5"/>
    <w:rsid w:val="00A6315E"/>
    <w:rsid w:val="00A743C0"/>
    <w:rsid w:val="00A755EE"/>
    <w:rsid w:val="00A82904"/>
    <w:rsid w:val="00A86D39"/>
    <w:rsid w:val="00A90A92"/>
    <w:rsid w:val="00A94FF9"/>
    <w:rsid w:val="00A956E5"/>
    <w:rsid w:val="00A95ED0"/>
    <w:rsid w:val="00AA1939"/>
    <w:rsid w:val="00AA5240"/>
    <w:rsid w:val="00AB35E5"/>
    <w:rsid w:val="00AC0C88"/>
    <w:rsid w:val="00AC158D"/>
    <w:rsid w:val="00AC1A3C"/>
    <w:rsid w:val="00AC21AE"/>
    <w:rsid w:val="00AC378E"/>
    <w:rsid w:val="00AC5E6D"/>
    <w:rsid w:val="00AC6366"/>
    <w:rsid w:val="00AD2E2F"/>
    <w:rsid w:val="00AE0DF0"/>
    <w:rsid w:val="00AE3DD9"/>
    <w:rsid w:val="00AE3F22"/>
    <w:rsid w:val="00AF0D55"/>
    <w:rsid w:val="00B000A5"/>
    <w:rsid w:val="00B0041A"/>
    <w:rsid w:val="00B00772"/>
    <w:rsid w:val="00B00F73"/>
    <w:rsid w:val="00B02772"/>
    <w:rsid w:val="00B13411"/>
    <w:rsid w:val="00B146B9"/>
    <w:rsid w:val="00B25FBE"/>
    <w:rsid w:val="00B27AC9"/>
    <w:rsid w:val="00B30306"/>
    <w:rsid w:val="00B31146"/>
    <w:rsid w:val="00B31AD4"/>
    <w:rsid w:val="00B32C5E"/>
    <w:rsid w:val="00B33076"/>
    <w:rsid w:val="00B33980"/>
    <w:rsid w:val="00B358FA"/>
    <w:rsid w:val="00B44284"/>
    <w:rsid w:val="00B447D9"/>
    <w:rsid w:val="00B479C5"/>
    <w:rsid w:val="00B54423"/>
    <w:rsid w:val="00B613F3"/>
    <w:rsid w:val="00B62B64"/>
    <w:rsid w:val="00B6364B"/>
    <w:rsid w:val="00B6792E"/>
    <w:rsid w:val="00B76BED"/>
    <w:rsid w:val="00B81B80"/>
    <w:rsid w:val="00B838E0"/>
    <w:rsid w:val="00B919EC"/>
    <w:rsid w:val="00BA2414"/>
    <w:rsid w:val="00BA2A7E"/>
    <w:rsid w:val="00BB0B58"/>
    <w:rsid w:val="00BB2411"/>
    <w:rsid w:val="00BB2EC5"/>
    <w:rsid w:val="00BB37C2"/>
    <w:rsid w:val="00BC164F"/>
    <w:rsid w:val="00BC2B43"/>
    <w:rsid w:val="00BD4131"/>
    <w:rsid w:val="00BD6044"/>
    <w:rsid w:val="00BE34A8"/>
    <w:rsid w:val="00BE7D3F"/>
    <w:rsid w:val="00BF159C"/>
    <w:rsid w:val="00BF4907"/>
    <w:rsid w:val="00BF6A67"/>
    <w:rsid w:val="00BF721A"/>
    <w:rsid w:val="00C00CBE"/>
    <w:rsid w:val="00C01766"/>
    <w:rsid w:val="00C03B8A"/>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525E1"/>
    <w:rsid w:val="00C53F49"/>
    <w:rsid w:val="00C55FE3"/>
    <w:rsid w:val="00C61B17"/>
    <w:rsid w:val="00C63C6C"/>
    <w:rsid w:val="00C658CF"/>
    <w:rsid w:val="00C6762E"/>
    <w:rsid w:val="00C67D22"/>
    <w:rsid w:val="00C70A28"/>
    <w:rsid w:val="00C73315"/>
    <w:rsid w:val="00C75469"/>
    <w:rsid w:val="00C769FE"/>
    <w:rsid w:val="00C77154"/>
    <w:rsid w:val="00C81ABA"/>
    <w:rsid w:val="00C86D4D"/>
    <w:rsid w:val="00C902EC"/>
    <w:rsid w:val="00C9060D"/>
    <w:rsid w:val="00C910B3"/>
    <w:rsid w:val="00C91F1E"/>
    <w:rsid w:val="00C94B07"/>
    <w:rsid w:val="00C962B7"/>
    <w:rsid w:val="00CA0E92"/>
    <w:rsid w:val="00CA1CF3"/>
    <w:rsid w:val="00CA2CAC"/>
    <w:rsid w:val="00CA7A86"/>
    <w:rsid w:val="00CB0736"/>
    <w:rsid w:val="00CB0890"/>
    <w:rsid w:val="00CB2459"/>
    <w:rsid w:val="00CB5BCC"/>
    <w:rsid w:val="00CC0D8D"/>
    <w:rsid w:val="00CC43A7"/>
    <w:rsid w:val="00CC57F3"/>
    <w:rsid w:val="00CC5F3C"/>
    <w:rsid w:val="00CE0432"/>
    <w:rsid w:val="00CE0440"/>
    <w:rsid w:val="00CE3C81"/>
    <w:rsid w:val="00CE7CCC"/>
    <w:rsid w:val="00CF1755"/>
    <w:rsid w:val="00CF176A"/>
    <w:rsid w:val="00D05D5C"/>
    <w:rsid w:val="00D1221D"/>
    <w:rsid w:val="00D13E17"/>
    <w:rsid w:val="00D167EA"/>
    <w:rsid w:val="00D16CB3"/>
    <w:rsid w:val="00D1757B"/>
    <w:rsid w:val="00D23014"/>
    <w:rsid w:val="00D24CCC"/>
    <w:rsid w:val="00D24CEB"/>
    <w:rsid w:val="00D250B9"/>
    <w:rsid w:val="00D324E9"/>
    <w:rsid w:val="00D410F4"/>
    <w:rsid w:val="00D46104"/>
    <w:rsid w:val="00D47995"/>
    <w:rsid w:val="00D566F0"/>
    <w:rsid w:val="00D60E0B"/>
    <w:rsid w:val="00D63A67"/>
    <w:rsid w:val="00D64566"/>
    <w:rsid w:val="00D64DC4"/>
    <w:rsid w:val="00D66474"/>
    <w:rsid w:val="00D6672A"/>
    <w:rsid w:val="00D673BC"/>
    <w:rsid w:val="00D67527"/>
    <w:rsid w:val="00D72A20"/>
    <w:rsid w:val="00D735AB"/>
    <w:rsid w:val="00D80A66"/>
    <w:rsid w:val="00D8258A"/>
    <w:rsid w:val="00D83F45"/>
    <w:rsid w:val="00D91518"/>
    <w:rsid w:val="00D92E84"/>
    <w:rsid w:val="00D9441D"/>
    <w:rsid w:val="00D96AB9"/>
    <w:rsid w:val="00DA1448"/>
    <w:rsid w:val="00DA35C6"/>
    <w:rsid w:val="00DA4759"/>
    <w:rsid w:val="00DA616A"/>
    <w:rsid w:val="00DA6D06"/>
    <w:rsid w:val="00DA757C"/>
    <w:rsid w:val="00DB12FA"/>
    <w:rsid w:val="00DB356F"/>
    <w:rsid w:val="00DB4967"/>
    <w:rsid w:val="00DC0EC6"/>
    <w:rsid w:val="00DC4030"/>
    <w:rsid w:val="00DC42D9"/>
    <w:rsid w:val="00DC69CD"/>
    <w:rsid w:val="00DC7042"/>
    <w:rsid w:val="00DD2A1B"/>
    <w:rsid w:val="00DD37D1"/>
    <w:rsid w:val="00DD4B7D"/>
    <w:rsid w:val="00DD53AA"/>
    <w:rsid w:val="00DD6D1D"/>
    <w:rsid w:val="00DE0DDF"/>
    <w:rsid w:val="00DE5029"/>
    <w:rsid w:val="00DF24E8"/>
    <w:rsid w:val="00DF28DF"/>
    <w:rsid w:val="00E00191"/>
    <w:rsid w:val="00E1357B"/>
    <w:rsid w:val="00E1463C"/>
    <w:rsid w:val="00E14A76"/>
    <w:rsid w:val="00E17975"/>
    <w:rsid w:val="00E226EC"/>
    <w:rsid w:val="00E23E98"/>
    <w:rsid w:val="00E33FB2"/>
    <w:rsid w:val="00E41DA4"/>
    <w:rsid w:val="00E50035"/>
    <w:rsid w:val="00E50FC2"/>
    <w:rsid w:val="00E6051B"/>
    <w:rsid w:val="00E610D9"/>
    <w:rsid w:val="00E64229"/>
    <w:rsid w:val="00E675E2"/>
    <w:rsid w:val="00E7365D"/>
    <w:rsid w:val="00E7546C"/>
    <w:rsid w:val="00E9544A"/>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F01649"/>
    <w:rsid w:val="00F01C7D"/>
    <w:rsid w:val="00F065FF"/>
    <w:rsid w:val="00F17EB5"/>
    <w:rsid w:val="00F218B5"/>
    <w:rsid w:val="00F3734D"/>
    <w:rsid w:val="00F40A97"/>
    <w:rsid w:val="00F40CC1"/>
    <w:rsid w:val="00F4263C"/>
    <w:rsid w:val="00F46BFA"/>
    <w:rsid w:val="00F46E18"/>
    <w:rsid w:val="00F527E6"/>
    <w:rsid w:val="00F53261"/>
    <w:rsid w:val="00F546F7"/>
    <w:rsid w:val="00F56F11"/>
    <w:rsid w:val="00F62140"/>
    <w:rsid w:val="00F6603E"/>
    <w:rsid w:val="00F67A9A"/>
    <w:rsid w:val="00F7183B"/>
    <w:rsid w:val="00F72BC6"/>
    <w:rsid w:val="00F81228"/>
    <w:rsid w:val="00F8669B"/>
    <w:rsid w:val="00F91B29"/>
    <w:rsid w:val="00F9391A"/>
    <w:rsid w:val="00F93C12"/>
    <w:rsid w:val="00F96C3C"/>
    <w:rsid w:val="00F9787A"/>
    <w:rsid w:val="00FB5E8B"/>
    <w:rsid w:val="00FB6606"/>
    <w:rsid w:val="00FB67AA"/>
    <w:rsid w:val="00FC413C"/>
    <w:rsid w:val="00FC5D87"/>
    <w:rsid w:val="00FD06D6"/>
    <w:rsid w:val="00FD07DE"/>
    <w:rsid w:val="00FD0A3F"/>
    <w:rsid w:val="00FD2C54"/>
    <w:rsid w:val="00FD3C2D"/>
    <w:rsid w:val="00FE03D5"/>
    <w:rsid w:val="00FE1EB8"/>
    <w:rsid w:val="00FE4B1B"/>
    <w:rsid w:val="00FF3C8D"/>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6EC28943-98B6-4EBD-8CF6-F44F9C4F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280A6-7D90-454B-B63B-58E56EC91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4</TotalTime>
  <Pages>14</Pages>
  <Words>31140</Words>
  <Characters>177499</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0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52</cp:revision>
  <dcterms:created xsi:type="dcterms:W3CDTF">2024-01-04T20:17:00Z</dcterms:created>
  <dcterms:modified xsi:type="dcterms:W3CDTF">2024-01-24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XbCgiFI9"/&gt;&lt;style id="http://www.zotero.org/styles/fisheries-research" hasBibliography="1" bibliographyStyleHasBeenSet="1"/&gt;&lt;prefs&gt;&lt;pref name="fieldType" value="Field"/&gt;&lt;/prefs&gt;&lt;/data&gt;</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ies>
</file>